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24F2D" w14:textId="40F82CC0" w:rsidR="00783496" w:rsidRPr="00ED117F" w:rsidRDefault="006305D7" w:rsidP="00F8079A">
      <w:pPr>
        <w:pStyle w:val="NormalWeb"/>
        <w:spacing w:before="0" w:beforeAutospacing="0" w:after="0" w:afterAutospacing="0"/>
        <w:contextualSpacing/>
        <w:jc w:val="left"/>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76B221A" w14:textId="63CB71C4" w:rsidR="00783496" w:rsidRPr="00F8079A" w:rsidRDefault="00783496" w:rsidP="00F8079A">
      <w:pPr>
        <w:contextualSpacing/>
        <w:jc w:val="left"/>
        <w:rPr>
          <w:bCs/>
        </w:rPr>
      </w:pPr>
      <w:r w:rsidRPr="00F8079A">
        <w:rPr>
          <w:bCs/>
        </w:rPr>
        <w:t xml:space="preserve">Assessment of the </w:t>
      </w:r>
      <w:r w:rsidR="000F3917">
        <w:rPr>
          <w:bCs/>
        </w:rPr>
        <w:t>M</w:t>
      </w:r>
      <w:r w:rsidRPr="00F8079A">
        <w:rPr>
          <w:bCs/>
        </w:rPr>
        <w:t xml:space="preserve">etabolic </w:t>
      </w:r>
      <w:r w:rsidR="000F3917">
        <w:rPr>
          <w:bCs/>
        </w:rPr>
        <w:t>E</w:t>
      </w:r>
      <w:r w:rsidRPr="00F8079A">
        <w:rPr>
          <w:bCs/>
        </w:rPr>
        <w:t xml:space="preserve">ffects of </w:t>
      </w:r>
      <w:r w:rsidR="000F3917">
        <w:rPr>
          <w:bCs/>
        </w:rPr>
        <w:t>I</w:t>
      </w:r>
      <w:r w:rsidRPr="00F8079A">
        <w:rPr>
          <w:bCs/>
        </w:rPr>
        <w:t xml:space="preserve">socaloric 2:1 </w:t>
      </w:r>
      <w:r w:rsidR="000F3917">
        <w:rPr>
          <w:bCs/>
        </w:rPr>
        <w:t>I</w:t>
      </w:r>
      <w:r w:rsidRPr="00F8079A">
        <w:rPr>
          <w:bCs/>
        </w:rPr>
        <w:t xml:space="preserve">ntermittent </w:t>
      </w:r>
      <w:r w:rsidR="000F3917">
        <w:rPr>
          <w:bCs/>
        </w:rPr>
        <w:t>F</w:t>
      </w:r>
      <w:r w:rsidRPr="00F8079A">
        <w:rPr>
          <w:bCs/>
        </w:rPr>
        <w:t xml:space="preserve">asting in </w:t>
      </w:r>
      <w:r w:rsidR="000F3917">
        <w:rPr>
          <w:bCs/>
        </w:rPr>
        <w:t>M</w:t>
      </w:r>
      <w:r w:rsidRPr="00F8079A">
        <w:rPr>
          <w:bCs/>
        </w:rPr>
        <w:t>ice</w:t>
      </w:r>
    </w:p>
    <w:p w14:paraId="557953B8" w14:textId="77777777" w:rsidR="00783496" w:rsidRDefault="00783496" w:rsidP="00F8079A">
      <w:pPr>
        <w:contextualSpacing/>
        <w:jc w:val="left"/>
        <w:rPr>
          <w:rFonts w:asciiTheme="minorHAnsi" w:hAnsiTheme="minorHAnsi" w:cstheme="minorHAnsi"/>
          <w:b/>
          <w:bCs/>
        </w:rPr>
      </w:pPr>
    </w:p>
    <w:p w14:paraId="0661BB72" w14:textId="0ED86B36" w:rsidR="00783496" w:rsidRPr="00783496" w:rsidRDefault="006305D7" w:rsidP="00F8079A">
      <w:pPr>
        <w:contextualSpacing/>
        <w:jc w:val="left"/>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1F0BF55D" w14:textId="4AFBD447" w:rsidR="00783496" w:rsidRPr="00783496" w:rsidRDefault="00783496" w:rsidP="00F8079A">
      <w:pPr>
        <w:contextualSpacing/>
        <w:jc w:val="left"/>
      </w:pPr>
      <w:r w:rsidRPr="00783496">
        <w:t xml:space="preserve">Ri </w:t>
      </w:r>
      <w:proofErr w:type="spellStart"/>
      <w:r w:rsidRPr="00783496">
        <w:t>Youn</w:t>
      </w:r>
      <w:proofErr w:type="spellEnd"/>
      <w:r w:rsidRPr="00783496">
        <w:t xml:space="preserve"> Kim</w:t>
      </w:r>
      <w:r w:rsidRPr="00783496">
        <w:rPr>
          <w:vertAlign w:val="superscript"/>
        </w:rPr>
        <w:t>1,2*</w:t>
      </w:r>
      <w:r w:rsidRPr="00783496">
        <w:t xml:space="preserve">, Ju </w:t>
      </w:r>
      <w:proofErr w:type="spellStart"/>
      <w:r w:rsidRPr="00783496">
        <w:t>Hee</w:t>
      </w:r>
      <w:proofErr w:type="spellEnd"/>
      <w:r w:rsidRPr="00783496">
        <w:t xml:space="preserve"> Lee</w:t>
      </w:r>
      <w:r w:rsidRPr="00783496">
        <w:rPr>
          <w:vertAlign w:val="superscript"/>
        </w:rPr>
        <w:t>3,4*</w:t>
      </w:r>
      <w:r w:rsidRPr="00783496">
        <w:t xml:space="preserve">, </w:t>
      </w:r>
      <w:proofErr w:type="spellStart"/>
      <w:r w:rsidRPr="00783496">
        <w:t>Yena</w:t>
      </w:r>
      <w:proofErr w:type="spellEnd"/>
      <w:r w:rsidRPr="00783496">
        <w:t xml:space="preserve"> Oh</w:t>
      </w:r>
      <w:r w:rsidRPr="00783496">
        <w:rPr>
          <w:vertAlign w:val="superscript"/>
        </w:rPr>
        <w:t>1,2</w:t>
      </w:r>
      <w:r w:rsidRPr="00783496">
        <w:t xml:space="preserve">, </w:t>
      </w:r>
      <w:proofErr w:type="spellStart"/>
      <w:r w:rsidRPr="00783496">
        <w:t>Hoon</w:t>
      </w:r>
      <w:proofErr w:type="spellEnd"/>
      <w:r w:rsidRPr="00783496">
        <w:t>-Ki Sung</w:t>
      </w:r>
      <w:r w:rsidRPr="00783496">
        <w:rPr>
          <w:vertAlign w:val="superscript"/>
        </w:rPr>
        <w:t>3,4,5</w:t>
      </w:r>
      <w:r w:rsidRPr="00783496">
        <w:t xml:space="preserve">, </w:t>
      </w:r>
      <w:proofErr w:type="spellStart"/>
      <w:r w:rsidRPr="00783496">
        <w:t>Kyoung</w:t>
      </w:r>
      <w:proofErr w:type="spellEnd"/>
      <w:r w:rsidRPr="00783496">
        <w:t>-Han Kim</w:t>
      </w:r>
      <w:r w:rsidRPr="00783496">
        <w:rPr>
          <w:vertAlign w:val="superscript"/>
        </w:rPr>
        <w:t>1,2</w:t>
      </w:r>
    </w:p>
    <w:p w14:paraId="28D0B19A" w14:textId="77777777" w:rsidR="00783496" w:rsidRPr="00783496" w:rsidRDefault="00783496" w:rsidP="00F8079A">
      <w:pPr>
        <w:contextualSpacing/>
        <w:jc w:val="left"/>
        <w:rPr>
          <w:vertAlign w:val="superscript"/>
        </w:rPr>
      </w:pPr>
    </w:p>
    <w:p w14:paraId="693A18FD" w14:textId="3A0B9663" w:rsidR="00783496" w:rsidRPr="00783496" w:rsidRDefault="00783496" w:rsidP="00F8079A">
      <w:pPr>
        <w:contextualSpacing/>
        <w:jc w:val="left"/>
      </w:pPr>
      <w:r w:rsidRPr="00783496">
        <w:rPr>
          <w:vertAlign w:val="superscript"/>
        </w:rPr>
        <w:t>1</w:t>
      </w:r>
      <w:r w:rsidRPr="00783496">
        <w:t xml:space="preserve">University of Ottawa Heart Institute, Ottawa, </w:t>
      </w:r>
      <w:r w:rsidR="00552992">
        <w:t>ON</w:t>
      </w:r>
      <w:r w:rsidRPr="00783496">
        <w:t>, Canada</w:t>
      </w:r>
    </w:p>
    <w:p w14:paraId="74DD9D04" w14:textId="699531B3" w:rsidR="00783496" w:rsidRPr="00783496" w:rsidRDefault="00783496" w:rsidP="00F8079A">
      <w:pPr>
        <w:contextualSpacing/>
        <w:jc w:val="left"/>
      </w:pPr>
      <w:r w:rsidRPr="00783496">
        <w:rPr>
          <w:vertAlign w:val="superscript"/>
        </w:rPr>
        <w:t>2</w:t>
      </w:r>
      <w:r w:rsidRPr="00783496">
        <w:t>Department of Cellular and Molecular Medicine, University of Ottawa, Ottawa, O</w:t>
      </w:r>
      <w:r w:rsidR="00552992">
        <w:t>N</w:t>
      </w:r>
      <w:r w:rsidRPr="00783496">
        <w:t>, Canada</w:t>
      </w:r>
    </w:p>
    <w:p w14:paraId="74DD8D00" w14:textId="77C61BED" w:rsidR="00783496" w:rsidRPr="00783496" w:rsidRDefault="00783496" w:rsidP="00F8079A">
      <w:pPr>
        <w:contextualSpacing/>
        <w:jc w:val="left"/>
      </w:pPr>
      <w:r w:rsidRPr="00783496">
        <w:rPr>
          <w:vertAlign w:val="superscript"/>
        </w:rPr>
        <w:t>3</w:t>
      </w:r>
      <w:r w:rsidRPr="00783496">
        <w:t>Translational Medicine Program, The Hospital for Sick Children, Toronto, O</w:t>
      </w:r>
      <w:r w:rsidR="00552992">
        <w:t>N</w:t>
      </w:r>
      <w:r w:rsidRPr="00783496">
        <w:t xml:space="preserve">, Canada </w:t>
      </w:r>
      <w:r w:rsidRPr="00783496">
        <w:rPr>
          <w:vertAlign w:val="superscript"/>
        </w:rPr>
        <w:t>4</w:t>
      </w:r>
      <w:r w:rsidRPr="00783496">
        <w:t>Department of Laboratory Medicine and Pathobiology, University of Toronto, Toronto, O</w:t>
      </w:r>
      <w:r w:rsidR="00552992">
        <w:t>N</w:t>
      </w:r>
      <w:r w:rsidRPr="00783496">
        <w:t>, Canada</w:t>
      </w:r>
    </w:p>
    <w:p w14:paraId="72771E3A" w14:textId="062A5B2C" w:rsidR="00783496" w:rsidRPr="00783496" w:rsidRDefault="00783496" w:rsidP="00F8079A">
      <w:pPr>
        <w:contextualSpacing/>
        <w:jc w:val="left"/>
      </w:pPr>
      <w:r w:rsidRPr="00783496">
        <w:rPr>
          <w:vertAlign w:val="superscript"/>
        </w:rPr>
        <w:t>5</w:t>
      </w:r>
      <w:r w:rsidRPr="00783496">
        <w:t>Banting and Best Diabetes Centre, University of Toronto, Toronto, O</w:t>
      </w:r>
      <w:r w:rsidR="005479B5">
        <w:t>N</w:t>
      </w:r>
      <w:r w:rsidRPr="00783496">
        <w:t>, Canada</w:t>
      </w:r>
    </w:p>
    <w:p w14:paraId="5ECF8031" w14:textId="77777777" w:rsidR="00783496" w:rsidRPr="00783496" w:rsidRDefault="00783496" w:rsidP="00F8079A">
      <w:pPr>
        <w:contextualSpacing/>
        <w:jc w:val="left"/>
      </w:pPr>
    </w:p>
    <w:p w14:paraId="5975D202" w14:textId="21F85511" w:rsidR="00783496" w:rsidRPr="00783496" w:rsidRDefault="00783496" w:rsidP="00F8079A">
      <w:pPr>
        <w:contextualSpacing/>
        <w:jc w:val="left"/>
      </w:pPr>
      <w:r w:rsidRPr="00783496">
        <w:t>*</w:t>
      </w:r>
      <w:r w:rsidR="000F3917">
        <w:t xml:space="preserve">These authors </w:t>
      </w:r>
      <w:r w:rsidRPr="00783496">
        <w:t xml:space="preserve">contributed equally. </w:t>
      </w:r>
    </w:p>
    <w:p w14:paraId="18067A62" w14:textId="77777777" w:rsidR="00783496" w:rsidRPr="00783496" w:rsidRDefault="00783496" w:rsidP="00F8079A">
      <w:pPr>
        <w:contextualSpacing/>
        <w:jc w:val="left"/>
      </w:pPr>
    </w:p>
    <w:p w14:paraId="45AA466B" w14:textId="77777777" w:rsidR="00ED117F" w:rsidRPr="00ED117F" w:rsidRDefault="00783496" w:rsidP="00F8079A">
      <w:pPr>
        <w:contextualSpacing/>
        <w:jc w:val="left"/>
        <w:rPr>
          <w:b/>
          <w:bCs/>
        </w:rPr>
      </w:pPr>
      <w:r w:rsidRPr="00ED117F">
        <w:rPr>
          <w:b/>
          <w:bCs/>
        </w:rPr>
        <w:t>Correspond</w:t>
      </w:r>
      <w:r w:rsidR="00ED117F" w:rsidRPr="00ED117F">
        <w:rPr>
          <w:b/>
          <w:bCs/>
        </w:rPr>
        <w:t>ing Authors:</w:t>
      </w:r>
    </w:p>
    <w:p w14:paraId="2589ECCD" w14:textId="38802CAC" w:rsidR="00ED117F" w:rsidRDefault="00ED117F" w:rsidP="00F8079A">
      <w:pPr>
        <w:contextualSpacing/>
        <w:jc w:val="left"/>
      </w:pPr>
      <w:proofErr w:type="spellStart"/>
      <w:r>
        <w:t>Kyoung</w:t>
      </w:r>
      <w:proofErr w:type="spellEnd"/>
      <w:r>
        <w:t xml:space="preserve">-Han Kim </w:t>
      </w:r>
      <w:r>
        <w:tab/>
        <w:t>(hankim@uottawa.ca)</w:t>
      </w:r>
    </w:p>
    <w:p w14:paraId="4B91CB68" w14:textId="63BE3FC6" w:rsidR="00783496" w:rsidRPr="00783496" w:rsidRDefault="00ED117F" w:rsidP="00F8079A">
      <w:pPr>
        <w:contextualSpacing/>
        <w:jc w:val="left"/>
      </w:pPr>
      <w:proofErr w:type="spellStart"/>
      <w:r>
        <w:t>Hoon</w:t>
      </w:r>
      <w:proofErr w:type="spellEnd"/>
      <w:r>
        <w:t xml:space="preserve">-Ki Sung </w:t>
      </w:r>
      <w:r>
        <w:tab/>
      </w:r>
      <w:r>
        <w:tab/>
        <w:t>(hoon-ki.sung@sickkids.ca)</w:t>
      </w:r>
    </w:p>
    <w:p w14:paraId="60FCB589" w14:textId="4A349F5D" w:rsidR="00D04A95" w:rsidRDefault="00D04A95" w:rsidP="00F8079A">
      <w:pPr>
        <w:contextualSpacing/>
        <w:jc w:val="left"/>
        <w:rPr>
          <w:rFonts w:cstheme="minorHAnsi"/>
          <w:bCs/>
          <w:color w:val="808080" w:themeColor="background1" w:themeShade="80"/>
        </w:rPr>
      </w:pPr>
    </w:p>
    <w:p w14:paraId="5FD281C2" w14:textId="231F415C" w:rsidR="00ED117F" w:rsidRPr="00ED117F" w:rsidRDefault="00ED117F" w:rsidP="00F8079A">
      <w:pPr>
        <w:contextualSpacing/>
        <w:jc w:val="left"/>
        <w:rPr>
          <w:rFonts w:cstheme="minorHAnsi"/>
          <w:b/>
          <w:color w:val="000000" w:themeColor="text1"/>
        </w:rPr>
      </w:pPr>
      <w:r w:rsidRPr="00ED117F">
        <w:rPr>
          <w:rFonts w:cstheme="minorHAnsi"/>
          <w:b/>
          <w:color w:val="000000" w:themeColor="text1"/>
        </w:rPr>
        <w:t>Email Addresses of Co-Authors:</w:t>
      </w:r>
    </w:p>
    <w:p w14:paraId="2AB04956" w14:textId="4A496BA7" w:rsidR="00ED117F" w:rsidRDefault="00ED117F" w:rsidP="00F8079A">
      <w:pPr>
        <w:contextualSpacing/>
        <w:jc w:val="left"/>
        <w:rPr>
          <w:vertAlign w:val="superscript"/>
        </w:rPr>
      </w:pPr>
      <w:r w:rsidRPr="00783496">
        <w:t xml:space="preserve">Ri </w:t>
      </w:r>
      <w:proofErr w:type="spellStart"/>
      <w:r w:rsidRPr="00783496">
        <w:t>Youn</w:t>
      </w:r>
      <w:proofErr w:type="spellEnd"/>
      <w:r w:rsidRPr="00783496">
        <w:t xml:space="preserve"> Kim</w:t>
      </w:r>
      <w:r>
        <w:tab/>
      </w:r>
      <w:r>
        <w:tab/>
        <w:t>(</w:t>
      </w:r>
      <w:r w:rsidRPr="00ED117F">
        <w:t>rkim@ottawaheart.ca</w:t>
      </w:r>
      <w:r>
        <w:t>)</w:t>
      </w:r>
    </w:p>
    <w:p w14:paraId="0A2AE62D" w14:textId="0955A42F" w:rsidR="00ED117F" w:rsidRDefault="00ED117F" w:rsidP="00F8079A">
      <w:pPr>
        <w:contextualSpacing/>
        <w:jc w:val="left"/>
        <w:rPr>
          <w:vertAlign w:val="superscript"/>
        </w:rPr>
      </w:pPr>
      <w:r w:rsidRPr="00783496">
        <w:t xml:space="preserve">Ju </w:t>
      </w:r>
      <w:proofErr w:type="spellStart"/>
      <w:r w:rsidRPr="00783496">
        <w:t>Hee</w:t>
      </w:r>
      <w:proofErr w:type="spellEnd"/>
      <w:r w:rsidRPr="00783496">
        <w:t xml:space="preserve"> Lee</w:t>
      </w:r>
      <w:r>
        <w:tab/>
      </w:r>
      <w:r>
        <w:tab/>
        <w:t>(</w:t>
      </w:r>
      <w:r w:rsidRPr="00ED117F">
        <w:t>jhellen.lee@mail.utoronto.ca</w:t>
      </w:r>
      <w:r>
        <w:t>)</w:t>
      </w:r>
    </w:p>
    <w:p w14:paraId="011B2E95" w14:textId="40A29694" w:rsidR="00ED117F" w:rsidRPr="00783496" w:rsidRDefault="00ED117F" w:rsidP="00F8079A">
      <w:pPr>
        <w:contextualSpacing/>
        <w:jc w:val="left"/>
        <w:rPr>
          <w:rFonts w:cstheme="minorHAnsi"/>
          <w:bCs/>
          <w:color w:val="808080" w:themeColor="background1" w:themeShade="80"/>
        </w:rPr>
      </w:pPr>
      <w:proofErr w:type="spellStart"/>
      <w:r w:rsidRPr="00783496">
        <w:t>Yena</w:t>
      </w:r>
      <w:proofErr w:type="spellEnd"/>
      <w:r w:rsidRPr="00783496">
        <w:t xml:space="preserve"> Oh</w:t>
      </w:r>
      <w:r>
        <w:tab/>
      </w:r>
      <w:r>
        <w:tab/>
        <w:t>(</w:t>
      </w:r>
      <w:r w:rsidRPr="00ED117F">
        <w:t>yena.oh@uottawa.ca</w:t>
      </w:r>
      <w:r>
        <w:t>)</w:t>
      </w:r>
    </w:p>
    <w:p w14:paraId="67C960BB" w14:textId="77777777" w:rsidR="00783496" w:rsidRPr="001B1519" w:rsidRDefault="00783496" w:rsidP="00F8079A">
      <w:pPr>
        <w:contextualSpacing/>
        <w:jc w:val="left"/>
        <w:rPr>
          <w:rFonts w:asciiTheme="minorHAnsi" w:hAnsiTheme="minorHAnsi" w:cstheme="minorHAnsi"/>
          <w:bCs/>
          <w:color w:val="808080" w:themeColor="background1" w:themeShade="80"/>
        </w:rPr>
      </w:pPr>
    </w:p>
    <w:p w14:paraId="71B79AC9" w14:textId="06AEC919" w:rsidR="006305D7" w:rsidRPr="001B1519" w:rsidRDefault="006305D7" w:rsidP="00F8079A">
      <w:pPr>
        <w:pStyle w:val="NormalWeb"/>
        <w:spacing w:before="0" w:beforeAutospacing="0" w:after="0" w:afterAutospacing="0"/>
        <w:contextualSpacing/>
        <w:jc w:val="left"/>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7CC1C56E" w14:textId="4EE43BDA" w:rsidR="00783496" w:rsidRPr="00783496" w:rsidRDefault="000F3917" w:rsidP="00F8079A">
      <w:pPr>
        <w:contextualSpacing/>
        <w:jc w:val="left"/>
      </w:pPr>
      <w:r>
        <w:t>i</w:t>
      </w:r>
      <w:r w:rsidR="00783496" w:rsidRPr="00783496">
        <w:t>ntermittent fasting, isocaloric, diet intervention, obesity, glucose homeostasis, GTT, ITT, body composition</w:t>
      </w:r>
    </w:p>
    <w:p w14:paraId="0C33E4FB" w14:textId="77777777" w:rsidR="00783496" w:rsidRPr="001B1519" w:rsidRDefault="00783496" w:rsidP="00F8079A">
      <w:pPr>
        <w:pStyle w:val="NormalWeb"/>
        <w:spacing w:before="0" w:beforeAutospacing="0" w:after="0" w:afterAutospacing="0"/>
        <w:contextualSpacing/>
        <w:jc w:val="left"/>
        <w:rPr>
          <w:rFonts w:asciiTheme="minorHAnsi" w:hAnsiTheme="minorHAnsi" w:cstheme="minorHAnsi"/>
        </w:rPr>
      </w:pPr>
    </w:p>
    <w:p w14:paraId="628AC4B5" w14:textId="44E323EE" w:rsidR="006305D7" w:rsidRPr="001B1519" w:rsidRDefault="00086FF5" w:rsidP="00F8079A">
      <w:pPr>
        <w:contextualSpacing/>
        <w:jc w:val="left"/>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74EAAA7" w14:textId="51F3A3F8" w:rsidR="00783496" w:rsidRPr="00783496" w:rsidRDefault="00783496" w:rsidP="00F8079A">
      <w:pPr>
        <w:contextualSpacing/>
        <w:jc w:val="left"/>
      </w:pPr>
      <w:r w:rsidRPr="00783496">
        <w:t xml:space="preserve">The current article describes a detailed protocol for isocaloric 2:1 intermittent fasting to protect and treat against obesity and impaired glucose </w:t>
      </w:r>
      <w:r w:rsidR="0058224E">
        <w:t xml:space="preserve">metabolism </w:t>
      </w:r>
      <w:r w:rsidRPr="00783496">
        <w:t xml:space="preserve">in wild-type and </w:t>
      </w:r>
      <w:proofErr w:type="spellStart"/>
      <w:r w:rsidRPr="00783496">
        <w:rPr>
          <w:i/>
        </w:rPr>
        <w:t>ob</w:t>
      </w:r>
      <w:proofErr w:type="spellEnd"/>
      <w:r w:rsidRPr="00783496">
        <w:rPr>
          <w:i/>
        </w:rPr>
        <w:t>/</w:t>
      </w:r>
      <w:proofErr w:type="spellStart"/>
      <w:r w:rsidRPr="00783496">
        <w:rPr>
          <w:i/>
        </w:rPr>
        <w:t>ob</w:t>
      </w:r>
      <w:proofErr w:type="spellEnd"/>
      <w:r w:rsidRPr="00783496">
        <w:t xml:space="preserve"> mice.</w:t>
      </w:r>
    </w:p>
    <w:p w14:paraId="178DB412" w14:textId="77777777" w:rsidR="00783496" w:rsidRPr="001B1519" w:rsidRDefault="00783496" w:rsidP="00F8079A">
      <w:pPr>
        <w:contextualSpacing/>
        <w:jc w:val="left"/>
        <w:rPr>
          <w:rFonts w:asciiTheme="minorHAnsi" w:hAnsiTheme="minorHAnsi" w:cstheme="minorHAnsi"/>
        </w:rPr>
      </w:pPr>
    </w:p>
    <w:p w14:paraId="64FB8590" w14:textId="67DED2CE" w:rsidR="006305D7" w:rsidRPr="001B1519" w:rsidRDefault="006305D7" w:rsidP="00F8079A">
      <w:pPr>
        <w:contextualSpacing/>
        <w:jc w:val="left"/>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3E931708" w14:textId="14342DEF" w:rsidR="00783496" w:rsidRPr="00783496" w:rsidRDefault="00783496" w:rsidP="00F8079A">
      <w:pPr>
        <w:contextualSpacing/>
        <w:jc w:val="left"/>
      </w:pPr>
      <w:r w:rsidRPr="00783496">
        <w:t xml:space="preserve">Intermittent fasting (IF), a dietary intervention involving periodic energy restriction, has been considered to provide numerous benefits and counteract metabolic abnormalities. So far, different types of IF models with varying durations of fasting and feeding periods have been documented. However, interpreting the outcomes </w:t>
      </w:r>
      <w:r w:rsidR="000F3917">
        <w:t>is</w:t>
      </w:r>
      <w:r w:rsidRPr="00783496">
        <w:t xml:space="preserve"> challenging</w:t>
      </w:r>
      <w:r w:rsidR="000F3917">
        <w:t>,</w:t>
      </w:r>
      <w:r w:rsidRPr="00783496">
        <w:t xml:space="preserve"> as many of these models involve multifactorial contributions from both time- and calorie-restriction strategies. For example, the alternate day fasting model, often used as a rodent IF regimen, </w:t>
      </w:r>
      <w:r w:rsidR="000F3917">
        <w:t>can</w:t>
      </w:r>
      <w:r w:rsidR="000F3917" w:rsidRPr="00783496">
        <w:t xml:space="preserve"> </w:t>
      </w:r>
      <w:r w:rsidRPr="00783496">
        <w:t xml:space="preserve">result in underfeeding, suggesting that health benefits </w:t>
      </w:r>
      <w:r w:rsidR="000F3917">
        <w:t>from this</w:t>
      </w:r>
      <w:r w:rsidRPr="00783496">
        <w:t xml:space="preserve"> intervention </w:t>
      </w:r>
      <w:r w:rsidR="000F3917">
        <w:t>are</w:t>
      </w:r>
      <w:r w:rsidRPr="00783496">
        <w:t xml:space="preserve"> likely mediated via both caloric restriction and fasting-refeeding cycles. Recently, </w:t>
      </w:r>
      <w:r w:rsidR="000F3917">
        <w:t>it has been</w:t>
      </w:r>
      <w:r w:rsidRPr="00783496">
        <w:t xml:space="preserve"> successfully demonstrated that 2:1 IF, compris</w:t>
      </w:r>
      <w:r w:rsidR="000F3917">
        <w:t xml:space="preserve">ing </w:t>
      </w:r>
      <w:r w:rsidRPr="00783496">
        <w:t>1 day</w:t>
      </w:r>
      <w:r w:rsidR="000F3917">
        <w:t xml:space="preserve"> of</w:t>
      </w:r>
      <w:r w:rsidRPr="00783496">
        <w:t xml:space="preserve"> fasting followed by 2 days of feeding, can provide protection against diet-induced obesity and metabolic improvements without a reduction in overall caloric intake. </w:t>
      </w:r>
      <w:r w:rsidR="000F3917">
        <w:t>P</w:t>
      </w:r>
      <w:r w:rsidRPr="00783496">
        <w:t>resent</w:t>
      </w:r>
      <w:r w:rsidR="000F3917">
        <w:t>ed here is</w:t>
      </w:r>
      <w:r w:rsidRPr="00783496">
        <w:t xml:space="preserve"> a protocol of this isocaloric 2:1 IF </w:t>
      </w:r>
      <w:r w:rsidR="000F3917">
        <w:t xml:space="preserve">intervention </w:t>
      </w:r>
      <w:r w:rsidRPr="00783496">
        <w:t xml:space="preserve">in mice. </w:t>
      </w:r>
      <w:r w:rsidR="000F3917">
        <w:lastRenderedPageBreak/>
        <w:t>A</w:t>
      </w:r>
      <w:r w:rsidRPr="00783496">
        <w:t>lso describe</w:t>
      </w:r>
      <w:r w:rsidR="000F3917">
        <w:t>d is a</w:t>
      </w:r>
      <w:r w:rsidRPr="00783496">
        <w:t xml:space="preserve"> pair-feeding (PF) protocol required to examine a mouse model with altered eating behavior</w:t>
      </w:r>
      <w:r w:rsidR="000F3917">
        <w:t>s, such as</w:t>
      </w:r>
      <w:r w:rsidRPr="00783496">
        <w:t xml:space="preserve"> hyperphagia. </w:t>
      </w:r>
      <w:r w:rsidR="000F3917">
        <w:t>U</w:t>
      </w:r>
      <w:r w:rsidRPr="00783496">
        <w:t xml:space="preserve">sing </w:t>
      </w:r>
      <w:r w:rsidR="000F3917">
        <w:t xml:space="preserve">the </w:t>
      </w:r>
      <w:r w:rsidRPr="00783496">
        <w:t xml:space="preserve">2:1 IF regimen, </w:t>
      </w:r>
      <w:r w:rsidR="000F3917">
        <w:t>it is demonstrated</w:t>
      </w:r>
      <w:r w:rsidRPr="00783496">
        <w:t xml:space="preserve"> that isocaloric IF leads to reduced body weight gain</w:t>
      </w:r>
      <w:r w:rsidR="00C57C08">
        <w:t xml:space="preserve">, </w:t>
      </w:r>
      <w:r w:rsidRPr="00783496">
        <w:t>improved glucose homeostasis</w:t>
      </w:r>
      <w:r w:rsidR="000F3917">
        <w:t>,</w:t>
      </w:r>
      <w:r w:rsidR="00C57C08">
        <w:t xml:space="preserve"> and elevated energy expenditure</w:t>
      </w:r>
      <w:r w:rsidRPr="00783496">
        <w:t xml:space="preserve">. </w:t>
      </w:r>
      <w:r w:rsidR="000F3917">
        <w:t>Thus, t</w:t>
      </w:r>
      <w:r w:rsidRPr="00783496">
        <w:t>his regimen may be useful to investigate the health impact</w:t>
      </w:r>
      <w:r w:rsidR="000F3917">
        <w:t>s</w:t>
      </w:r>
      <w:r w:rsidRPr="00783496">
        <w:t xml:space="preserve"> of IF </w:t>
      </w:r>
      <w:r w:rsidR="000F3917">
        <w:t>on</w:t>
      </w:r>
      <w:r w:rsidRPr="00783496">
        <w:t xml:space="preserve"> various disease conditions.</w:t>
      </w:r>
    </w:p>
    <w:p w14:paraId="51D946FB" w14:textId="77777777" w:rsidR="00783496" w:rsidRPr="001B1519" w:rsidRDefault="00783496" w:rsidP="00F8079A">
      <w:pPr>
        <w:contextualSpacing/>
        <w:jc w:val="left"/>
        <w:rPr>
          <w:rFonts w:asciiTheme="minorHAnsi" w:hAnsiTheme="minorHAnsi" w:cstheme="minorHAnsi"/>
        </w:rPr>
      </w:pPr>
    </w:p>
    <w:p w14:paraId="00D25F73" w14:textId="2F4AFFC1" w:rsidR="006305D7" w:rsidRDefault="006305D7" w:rsidP="00DE4C88">
      <w:pPr>
        <w:contextualSpacing/>
        <w:jc w:val="left"/>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6BC6E455" w14:textId="2674CE25" w:rsidR="00783496" w:rsidRPr="00783496" w:rsidRDefault="00783496" w:rsidP="00F8079A">
      <w:pPr>
        <w:contextualSpacing/>
        <w:jc w:val="left"/>
      </w:pPr>
      <w:r w:rsidRPr="00783496">
        <w:t>Modern lifestyle is associated with longer daily food intake time and shorter fasting periods</w:t>
      </w:r>
      <w:r w:rsidRPr="00783496">
        <w:rPr>
          <w:bCs/>
        </w:rPr>
        <w:fldChar w:fldCharType="begin"/>
      </w:r>
      <w:r w:rsidR="00821DD0">
        <w:rPr>
          <w:bCs/>
        </w:rPr>
        <w:instrText xml:space="preserve"> ADDIN EN.CITE &lt;EndNote&gt;&lt;Cite&gt;&lt;Author&gt;Gill&lt;/Author&gt;&lt;Year&gt;2015&lt;/Year&gt;&lt;RecNum&gt;277&lt;/RecNum&gt;&lt;DisplayText&gt;&lt;style face="superscript"&gt;1&lt;/style&gt;&lt;/DisplayText&gt;&lt;record&gt;&lt;rec-number&gt;277&lt;/rec-number&gt;&lt;foreign-keys&gt;&lt;key app="EN" db-id="s2s99v9zk2tevhetva4pf52eetev2pvazasr" timestamp="1560557929"&gt;277&lt;/key&gt;&lt;/foreign-keys&gt;&lt;ref-type name="Journal Article"&gt;17&lt;/ref-type&gt;&lt;contributors&gt;&lt;authors&gt;&lt;author&gt;Gill, S.&lt;/author&gt;&lt;author&gt;Panda, S.&lt;/author&gt;&lt;/authors&gt;&lt;/contributors&gt;&lt;auth-address&gt;Regulatory Biology Laboratory, The Salk Institute for Biological Studies, La Jolla, CA 92037, USA.&amp;#xD;Regulatory Biology Laboratory, The Salk Institute for Biological Studies, La Jolla, CA 92037, USA. Electronic address: satchin@salk.edu.&lt;/auth-address&gt;&lt;titles&gt;&lt;title&gt;A Smartphone App Reveals Erratic Diurnal Eating Patterns in Humans that Can Be Modulated for Health Benefits&lt;/title&gt;&lt;secondary-title&gt;Cell Metab&lt;/secondary-title&gt;&lt;/titles&gt;&lt;periodical&gt;&lt;full-title&gt;Cell Metabolism&lt;/full-title&gt;&lt;abbr-1&gt;Cell Metab.&lt;/abbr-1&gt;&lt;abbr-2&gt;Cell Metab&lt;/abbr-2&gt;&lt;/periodical&gt;&lt;pages&gt;789-98&lt;/pages&gt;&lt;volume&gt;22&lt;/volume&gt;&lt;number&gt;5&lt;/number&gt;&lt;edition&gt;2015/09/29&lt;/edition&gt;&lt;keywords&gt;&lt;keyword&gt;Adult&lt;/keyword&gt;&lt;keyword&gt;Body Weight&lt;/keyword&gt;&lt;keyword&gt;Eating/*physiology&lt;/keyword&gt;&lt;keyword&gt;Energy Intake/*physiology&lt;/keyword&gt;&lt;keyword&gt;Feeding Behavior/*physiology&lt;/keyword&gt;&lt;keyword&gt;Female&lt;/keyword&gt;&lt;keyword&gt;Humans&lt;/keyword&gt;&lt;keyword&gt;Male&lt;/keyword&gt;&lt;keyword&gt;*Smartphone&lt;/keyword&gt;&lt;/keywords&gt;&lt;dates&gt;&lt;year&gt;2015&lt;/year&gt;&lt;pub-dates&gt;&lt;date&gt;Nov 3&lt;/date&gt;&lt;/pub-dates&gt;&lt;/dates&gt;&lt;isbn&gt;1932-7420 (Electronic)&amp;#xD;1550-4131 (Linking)&lt;/isbn&gt;&lt;accession-num&gt;26411343&lt;/accession-num&gt;&lt;urls&gt;&lt;related-urls&gt;&lt;url&gt;https://www.ncbi.nlm.nih.gov/pubmed/26411343&lt;/url&gt;&lt;/related-urls&gt;&lt;/urls&gt;&lt;custom2&gt;PMC4635036&lt;/custom2&gt;&lt;electronic-resource-num&gt;10.1016/j.cmet.2015.09.005&lt;/electronic-resource-num&gt;&lt;/record&gt;&lt;/Cite&gt;&lt;/EndNote&gt;</w:instrText>
      </w:r>
      <w:r w:rsidRPr="00783496">
        <w:rPr>
          <w:bCs/>
        </w:rPr>
        <w:fldChar w:fldCharType="separate"/>
      </w:r>
      <w:r w:rsidRPr="00783496">
        <w:rPr>
          <w:bCs/>
          <w:noProof/>
          <w:vertAlign w:val="superscript"/>
        </w:rPr>
        <w:t>1</w:t>
      </w:r>
      <w:r w:rsidRPr="00783496">
        <w:rPr>
          <w:bCs/>
        </w:rPr>
        <w:fldChar w:fldCharType="end"/>
      </w:r>
      <w:r w:rsidRPr="00783496">
        <w:t>. This contributes to the current global obesity epidemic</w:t>
      </w:r>
      <w:r w:rsidR="00DE4C88">
        <w:t>,</w:t>
      </w:r>
      <w:r w:rsidRPr="00783496">
        <w:t xml:space="preserve"> with metabolic disadvantages</w:t>
      </w:r>
      <w:r w:rsidR="00DE4C88">
        <w:t xml:space="preserve"> seen</w:t>
      </w:r>
      <w:r w:rsidRPr="00783496">
        <w:t xml:space="preserve"> in humans. Fasting has been practiced throughout human history, and its diverse health benefits include prolonged lifespan, reduced oxidative damage, and optimized energy homeostasis</w:t>
      </w:r>
      <w:r w:rsidRPr="00783496">
        <w:fldChar w:fldCharType="begin">
          <w:fldData xml:space="preserve">PEVuZE5vdGU+PENpdGU+PEF1dGhvcj5Mb25nbzwvQXV0aG9yPjxZZWFyPjIwMTY8L1llYXI+PFJl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</w:fldData>
        </w:fldChar>
      </w:r>
      <w:r w:rsidR="00821DD0">
        <w:instrText xml:space="preserve"> ADDIN EN.CITE </w:instrText>
      </w:r>
      <w:r w:rsidR="00821DD0">
        <w:fldChar w:fldCharType="begin">
          <w:fldData xml:space="preserve">PEVuZE5vdGU+PENpdGU+PEF1dGhvcj5Mb25nbzwvQXV0aG9yPjxZZWFyPjIwMTY8L1llYXI+PFJl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</w:fldData>
        </w:fldChar>
      </w:r>
      <w:r w:rsidR="00821DD0">
        <w:instrText xml:space="preserve"> ADDIN EN.CITE.DATA </w:instrText>
      </w:r>
      <w:r w:rsidR="00821DD0">
        <w:fldChar w:fldCharType="end"/>
      </w:r>
      <w:r w:rsidRPr="00783496">
        <w:fldChar w:fldCharType="separate"/>
      </w:r>
      <w:r w:rsidRPr="00783496">
        <w:rPr>
          <w:noProof/>
          <w:vertAlign w:val="superscript"/>
        </w:rPr>
        <w:t>2,3</w:t>
      </w:r>
      <w:r w:rsidRPr="00783496">
        <w:fldChar w:fldCharType="end"/>
      </w:r>
      <w:r w:rsidRPr="00783496">
        <w:t xml:space="preserve">. </w:t>
      </w:r>
      <w:r w:rsidRPr="00783496">
        <w:rPr>
          <w:lang w:eastAsia="en-CA"/>
        </w:rPr>
        <w:t>Among several ways to practice fasting,</w:t>
      </w:r>
      <w:r w:rsidRPr="00783496">
        <w:t xml:space="preserve"> periodic energy deprivation, termed intermittent fasting (IF), is a popular dietary method that is widely practiced by the general population due to its easy and simple regimen. Recent studies in preclinical and clinical models have demonstrated that IF can provide health benefits comparable to prolonged fasting and caloric restriction, suggesting that IF can be a potential therapeutic strategy for obesity and metabolic diseases</w:t>
      </w:r>
      <w:r w:rsidRPr="00783496">
        <w:fldChar w:fldCharType="begin">
          <w:fldData xml:space="preserve">PEVuZE5vdGU+PENpdGU+PEF1dGhvcj5Mb25nbzwvQXV0aG9yPjxZZWFyPjIwMTY8L1llYXI+PFJl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</w:fldData>
        </w:fldChar>
      </w:r>
      <w:r w:rsidR="00821DD0">
        <w:instrText xml:space="preserve"> ADDIN EN.CITE </w:instrText>
      </w:r>
      <w:r w:rsidR="00821DD0">
        <w:fldChar w:fldCharType="begin">
          <w:fldData xml:space="preserve">PEVuZE5vdGU+PENpdGU+PEF1dGhvcj5Mb25nbzwvQXV0aG9yPjxZZWFyPjIwMTY8L1llYXI+PFJl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</w:fldData>
        </w:fldChar>
      </w:r>
      <w:r w:rsidR="00821DD0">
        <w:instrText xml:space="preserve"> ADDIN EN.CITE.DATA </w:instrText>
      </w:r>
      <w:r w:rsidR="00821DD0">
        <w:fldChar w:fldCharType="end"/>
      </w:r>
      <w:r w:rsidRPr="00783496">
        <w:fldChar w:fldCharType="separate"/>
      </w:r>
      <w:r w:rsidRPr="00783496">
        <w:rPr>
          <w:noProof/>
          <w:vertAlign w:val="superscript"/>
        </w:rPr>
        <w:t>2-5</w:t>
      </w:r>
      <w:r w:rsidRPr="00783496">
        <w:fldChar w:fldCharType="end"/>
      </w:r>
      <w:r w:rsidRPr="00783496">
        <w:t xml:space="preserve">. </w:t>
      </w:r>
    </w:p>
    <w:p w14:paraId="09C3A990" w14:textId="77777777" w:rsidR="00783496" w:rsidRPr="00783496" w:rsidRDefault="00783496" w:rsidP="00F8079A">
      <w:pPr>
        <w:contextualSpacing/>
        <w:jc w:val="left"/>
      </w:pPr>
    </w:p>
    <w:p w14:paraId="48329248" w14:textId="493A3484" w:rsidR="00783496" w:rsidRPr="00783496" w:rsidRDefault="00783496" w:rsidP="00F8079A">
      <w:pPr>
        <w:contextualSpacing/>
        <w:jc w:val="left"/>
      </w:pPr>
      <w:r w:rsidRPr="00ED0BFC">
        <w:t>IF regimens vary i</w:t>
      </w:r>
      <w:r w:rsidRPr="001A58B3">
        <w:t>n terms of fasting duration and frequency. Alternate day fasting (</w:t>
      </w:r>
      <w:r w:rsidRPr="00F8079A">
        <w:rPr>
          <w:iCs/>
        </w:rPr>
        <w:t>i.e.</w:t>
      </w:r>
      <w:r w:rsidR="00DE4C88" w:rsidRPr="00F8079A">
        <w:rPr>
          <w:iCs/>
        </w:rPr>
        <w:t>,</w:t>
      </w:r>
      <w:r w:rsidRPr="001A58B3">
        <w:t xml:space="preserve"> 1 day feeding</w:t>
      </w:r>
      <w:r w:rsidR="00DE4C88">
        <w:t>/</w:t>
      </w:r>
      <w:r w:rsidRPr="001A58B3">
        <w:t>1 day fasting</w:t>
      </w:r>
      <w:r w:rsidR="00DE4C88">
        <w:t>;</w:t>
      </w:r>
      <w:r w:rsidRPr="001A58B3">
        <w:t xml:space="preserve"> 1:1 IF) has been the most commonly used IF regimen in rodents to study its </w:t>
      </w:r>
      <w:r w:rsidR="00DE4C88">
        <w:t xml:space="preserve">beneficial </w:t>
      </w:r>
      <w:r w:rsidRPr="001A58B3">
        <w:t xml:space="preserve">health </w:t>
      </w:r>
      <w:r w:rsidR="00DE4C88">
        <w:t>impacts on</w:t>
      </w:r>
      <w:r w:rsidRPr="001A58B3">
        <w:t xml:space="preserve"> obesity, cardiovascular diseases, neurodegenerative diseases</w:t>
      </w:r>
      <w:r w:rsidR="00DE4C88">
        <w:t>,</w:t>
      </w:r>
      <w:r w:rsidRPr="001A58B3">
        <w:t xml:space="preserve"> etc</w:t>
      </w:r>
      <w:r w:rsidR="00DE4C88">
        <w:t>.</w:t>
      </w:r>
      <w:r w:rsidRPr="003A1E73">
        <w:fldChar w:fldCharType="begin">
          <w:fldData xml:space="preserve">PEVuZE5vdGU+PENpdGU+PEF1dGhvcj5Mb25nbzwvQXV0aG9yPjxZZWFyPjIwMTY8L1llYXI+PFJl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</w:fldData>
        </w:fldChar>
      </w:r>
      <w:r w:rsidR="00821DD0" w:rsidRPr="001A58B3">
        <w:instrText xml:space="preserve"> ADDIN EN.CITE </w:instrText>
      </w:r>
      <w:r w:rsidR="00821DD0" w:rsidRPr="00B2366E">
        <w:fldChar w:fldCharType="begin">
          <w:fldData xml:space="preserve">PEVuZE5vdGU+PENpdGU+PEF1dGhvcj5Mb25nbzwvQXV0aG9yPjxZZWFyPjIwMTY8L1llYXI+PFJl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</w:fldData>
        </w:fldChar>
      </w:r>
      <w:r w:rsidR="00821DD0" w:rsidRPr="001A58B3">
        <w:instrText xml:space="preserve"> ADDIN EN.CITE.DATA </w:instrText>
      </w:r>
      <w:r w:rsidR="00821DD0" w:rsidRPr="00B2366E">
        <w:fldChar w:fldCharType="end"/>
      </w:r>
      <w:r w:rsidRPr="003A1E73">
        <w:fldChar w:fldCharType="separate"/>
      </w:r>
      <w:r w:rsidRPr="001A58B3">
        <w:rPr>
          <w:noProof/>
          <w:vertAlign w:val="superscript"/>
        </w:rPr>
        <w:t>2,3</w:t>
      </w:r>
      <w:r w:rsidRPr="003A1E73">
        <w:fldChar w:fldCharType="end"/>
      </w:r>
      <w:r w:rsidRPr="00ED0BFC">
        <w:t>. However, as shown in previous studies</w:t>
      </w:r>
      <w:r w:rsidRPr="003A1E73">
        <w:fldChar w:fldCharType="begin">
          <w:fldData xml:space="preserve">PEVuZE5vdGU+PENpdGU+PEF1dGhvcj5Cb3V0YW50PC9BdXRob3I+PFllYXI+MjAxNjwvWWVhcj48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=
</w:fldData>
        </w:fldChar>
      </w:r>
      <w:r w:rsidR="007E0F5D">
        <w:instrText xml:space="preserve"> ADDIN EN.CITE </w:instrText>
      </w:r>
      <w:r w:rsidR="007E0F5D">
        <w:fldChar w:fldCharType="begin">
          <w:fldData xml:space="preserve">PEVuZE5vdGU+PENpdGU+PEF1dGhvcj5Cb3V0YW50PC9BdXRob3I+PFllYXI+MjAxNjwvWWVhcj48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=
</w:fldData>
        </w:fldChar>
      </w:r>
      <w:r w:rsidR="007E0F5D">
        <w:instrText xml:space="preserve"> ADDIN EN.CITE.DATA </w:instrText>
      </w:r>
      <w:r w:rsidR="007E0F5D">
        <w:fldChar w:fldCharType="end"/>
      </w:r>
      <w:r w:rsidRPr="003A1E73">
        <w:fldChar w:fldCharType="separate"/>
      </w:r>
      <w:r w:rsidR="007E0F5D" w:rsidRPr="007E0F5D">
        <w:rPr>
          <w:noProof/>
          <w:vertAlign w:val="superscript"/>
        </w:rPr>
        <w:t>6,7</w:t>
      </w:r>
      <w:r w:rsidRPr="003A1E73">
        <w:fldChar w:fldCharType="end"/>
      </w:r>
      <w:r w:rsidR="00DE4C88">
        <w:t>,</w:t>
      </w:r>
      <w:r w:rsidRPr="00ED0BFC">
        <w:t xml:space="preserve"> and further mechanistically confirmed in our energy intake analysis</w:t>
      </w:r>
      <w:r w:rsidRPr="003A1E73">
        <w:fldChar w:fldCharType="begin">
          <w:fldData xml:space="preserve">PEVuZE5vdGU+PENpdGU+PEF1dGhvcj5LaW08L0F1dGhvcj48WWVhcj4yMDE3PC9ZZWFyPjxSZWNO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</w:fldData>
        </w:fldChar>
      </w:r>
      <w:r w:rsidR="007E0F5D">
        <w:instrText xml:space="preserve"> ADDIN EN.CITE </w:instrText>
      </w:r>
      <w:r w:rsidR="007E0F5D">
        <w:fldChar w:fldCharType="begin">
          <w:fldData xml:space="preserve">PEVuZE5vdGU+PENpdGU+PEF1dGhvcj5LaW08L0F1dGhvcj48WWVhcj4yMDE3PC9ZZWFyPjxSZWNO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</w:fldData>
        </w:fldChar>
      </w:r>
      <w:r w:rsidR="007E0F5D">
        <w:instrText xml:space="preserve"> ADDIN EN.CITE.DATA </w:instrText>
      </w:r>
      <w:r w:rsidR="007E0F5D">
        <w:fldChar w:fldCharType="end"/>
      </w:r>
      <w:r w:rsidRPr="003A1E73">
        <w:fldChar w:fldCharType="separate"/>
      </w:r>
      <w:r w:rsidR="007E0F5D" w:rsidRPr="007E0F5D">
        <w:rPr>
          <w:noProof/>
          <w:vertAlign w:val="superscript"/>
        </w:rPr>
        <w:t>8</w:t>
      </w:r>
      <w:r w:rsidRPr="003A1E73">
        <w:fldChar w:fldCharType="end"/>
      </w:r>
      <w:r w:rsidRPr="00ED0BFC">
        <w:t xml:space="preserve">, 1:1 IF </w:t>
      </w:r>
      <w:r w:rsidRPr="001A58B3">
        <w:t xml:space="preserve">results in underfeeding (~80%) due to the lack of sufficient feeding time to compensate for energy loss. This makes it unclear whether the health benefits conferred by 1:1 IF are mediated by calorie restriction or modification of eating patterns. Therefore, a new IF regimen </w:t>
      </w:r>
      <w:r w:rsidR="00DE4C88">
        <w:t xml:space="preserve">has been developed and is shown here, </w:t>
      </w:r>
      <w:r w:rsidRPr="001A58B3">
        <w:t xml:space="preserve">comprising of </w:t>
      </w:r>
      <w:r w:rsidR="00DE4C88">
        <w:t xml:space="preserve">a </w:t>
      </w:r>
      <w:proofErr w:type="gramStart"/>
      <w:r w:rsidRPr="001A58B3">
        <w:t>2 day</w:t>
      </w:r>
      <w:proofErr w:type="gramEnd"/>
      <w:r w:rsidRPr="001A58B3">
        <w:t xml:space="preserve"> feeding</w:t>
      </w:r>
      <w:r w:rsidR="00DE4C88">
        <w:t>/</w:t>
      </w:r>
      <w:r w:rsidRPr="001A58B3">
        <w:t>1 day fasting (2:1 IF)</w:t>
      </w:r>
      <w:r w:rsidR="00DE4C88">
        <w:t xml:space="preserve"> pattern</w:t>
      </w:r>
      <w:r w:rsidRPr="001A58B3">
        <w:t>, which provides mice with sufficient time to compensate for food intake (~99%) and body weight</w:t>
      </w:r>
      <w:r w:rsidR="00DE4C88">
        <w:t>. These mice are then</w:t>
      </w:r>
      <w:r w:rsidRPr="001A58B3">
        <w:t xml:space="preserve"> compared to </w:t>
      </w:r>
      <w:r w:rsidR="00DE4C88">
        <w:t>an</w:t>
      </w:r>
      <w:r w:rsidRPr="001A58B3">
        <w:t xml:space="preserve"> </w:t>
      </w:r>
      <w:r w:rsidRPr="001A58B3">
        <w:rPr>
          <w:i/>
        </w:rPr>
        <w:t>ad libitum</w:t>
      </w:r>
      <w:r w:rsidRPr="001A58B3">
        <w:t xml:space="preserve"> (AL) group. This regimen enables</w:t>
      </w:r>
      <w:r w:rsidR="00DE4C88">
        <w:t xml:space="preserve"> </w:t>
      </w:r>
      <w:r w:rsidRPr="001A58B3">
        <w:t>examin</w:t>
      </w:r>
      <w:r w:rsidR="00DE4C88">
        <w:t>ation of</w:t>
      </w:r>
      <w:r w:rsidRPr="001A58B3">
        <w:t xml:space="preserve"> the effects of isocaloric IF in the absence of caloric reduction in wild-type mice.</w:t>
      </w:r>
      <w:r w:rsidRPr="00783496">
        <w:t xml:space="preserve"> </w:t>
      </w:r>
    </w:p>
    <w:p w14:paraId="4F297738" w14:textId="77777777" w:rsidR="00783496" w:rsidRPr="00783496" w:rsidRDefault="00783496" w:rsidP="00F8079A">
      <w:pPr>
        <w:contextualSpacing/>
        <w:jc w:val="left"/>
      </w:pPr>
    </w:p>
    <w:p w14:paraId="5722A24E" w14:textId="2CF4FD53" w:rsidR="00783496" w:rsidRPr="00783496" w:rsidRDefault="00DE4C88" w:rsidP="00F8079A">
      <w:pPr>
        <w:contextualSpacing/>
        <w:jc w:val="left"/>
      </w:pPr>
      <w:r>
        <w:t>In contrast</w:t>
      </w:r>
      <w:r w:rsidR="00783496" w:rsidRPr="00783496">
        <w:t>, in a mouse model that exhibits altered feeding behavior, AL feeding may not be a proper control condition to compare and examine the effect</w:t>
      </w:r>
      <w:r w:rsidR="00C71579">
        <w:t>s</w:t>
      </w:r>
      <w:r w:rsidR="00783496" w:rsidRPr="00783496">
        <w:t xml:space="preserve"> of 2:1 IF. For example, since</w:t>
      </w:r>
      <w:r w:rsidR="00783496" w:rsidRPr="00783496">
        <w:rPr>
          <w:i/>
        </w:rPr>
        <w:t xml:space="preserve"> </w:t>
      </w:r>
      <w:proofErr w:type="spellStart"/>
      <w:r w:rsidR="00783496" w:rsidRPr="00783496">
        <w:rPr>
          <w:i/>
        </w:rPr>
        <w:t>ob</w:t>
      </w:r>
      <w:proofErr w:type="spellEnd"/>
      <w:r w:rsidR="00783496" w:rsidRPr="00783496">
        <w:rPr>
          <w:i/>
        </w:rPr>
        <w:t>/</w:t>
      </w:r>
      <w:proofErr w:type="spellStart"/>
      <w:r w:rsidR="00783496" w:rsidRPr="00783496">
        <w:rPr>
          <w:i/>
        </w:rPr>
        <w:t>ob</w:t>
      </w:r>
      <w:proofErr w:type="spellEnd"/>
      <w:r w:rsidR="00783496" w:rsidRPr="00783496">
        <w:t xml:space="preserve"> mice </w:t>
      </w:r>
      <w:r w:rsidR="001B1915">
        <w:t>(</w:t>
      </w:r>
      <w:r w:rsidR="00783496" w:rsidRPr="00783496">
        <w:t>a commonly used genetic obese model</w:t>
      </w:r>
      <w:r w:rsidR="001B1915">
        <w:t xml:space="preserve">) </w:t>
      </w:r>
      <w:r w:rsidR="00783496" w:rsidRPr="00783496">
        <w:t xml:space="preserve">exhibit hyperphagia due to </w:t>
      </w:r>
      <w:r w:rsidR="00404693">
        <w:t xml:space="preserve">the </w:t>
      </w:r>
      <w:r w:rsidR="00783496" w:rsidRPr="00783496">
        <w:t xml:space="preserve">lack of leptin regulating appetite and satiety, </w:t>
      </w:r>
      <w:r w:rsidR="001B1915">
        <w:t>those</w:t>
      </w:r>
      <w:r w:rsidR="00783496" w:rsidRPr="00783496">
        <w:t xml:space="preserve"> with 2:1 IF exhibit ~20% reduced caloric intake compared to </w:t>
      </w:r>
      <w:proofErr w:type="spellStart"/>
      <w:r w:rsidR="00783496" w:rsidRPr="00783496">
        <w:rPr>
          <w:i/>
        </w:rPr>
        <w:t>ob</w:t>
      </w:r>
      <w:proofErr w:type="spellEnd"/>
      <w:r w:rsidR="00783496" w:rsidRPr="00783496">
        <w:rPr>
          <w:i/>
        </w:rPr>
        <w:t>/</w:t>
      </w:r>
      <w:proofErr w:type="spellStart"/>
      <w:r w:rsidR="00783496" w:rsidRPr="00783496">
        <w:rPr>
          <w:i/>
        </w:rPr>
        <w:t>ob</w:t>
      </w:r>
      <w:proofErr w:type="spellEnd"/>
      <w:r w:rsidR="00783496" w:rsidRPr="00783496">
        <w:t xml:space="preserve"> mice with AL feeding. Thus, to properly examine and compare the effect</w:t>
      </w:r>
      <w:r w:rsidR="00404693">
        <w:t>s</w:t>
      </w:r>
      <w:r w:rsidR="00783496" w:rsidRPr="00783496">
        <w:t xml:space="preserve"> of </w:t>
      </w:r>
      <w:r w:rsidR="00E00A60">
        <w:t xml:space="preserve"> </w:t>
      </w:r>
      <w:r w:rsidR="00E00A60" w:rsidRPr="00783496">
        <w:t xml:space="preserve"> </w:t>
      </w:r>
      <w:r w:rsidR="00783496" w:rsidRPr="00783496">
        <w:t xml:space="preserve">IF in </w:t>
      </w:r>
      <w:proofErr w:type="spellStart"/>
      <w:r w:rsidR="00783496" w:rsidRPr="00783496">
        <w:rPr>
          <w:i/>
        </w:rPr>
        <w:t>ob</w:t>
      </w:r>
      <w:proofErr w:type="spellEnd"/>
      <w:r w:rsidR="00783496" w:rsidRPr="00783496">
        <w:rPr>
          <w:i/>
        </w:rPr>
        <w:t>/</w:t>
      </w:r>
      <w:proofErr w:type="spellStart"/>
      <w:r w:rsidR="00783496" w:rsidRPr="00783496">
        <w:rPr>
          <w:i/>
        </w:rPr>
        <w:t>ob</w:t>
      </w:r>
      <w:proofErr w:type="spellEnd"/>
      <w:r w:rsidR="00783496" w:rsidRPr="00783496">
        <w:t xml:space="preserve"> mice, a pair-feeding group as a suitable control needs to be employed.  </w:t>
      </w:r>
    </w:p>
    <w:p w14:paraId="132EEEFF" w14:textId="77777777" w:rsidR="00783496" w:rsidRPr="00783496" w:rsidRDefault="00783496" w:rsidP="00F8079A">
      <w:pPr>
        <w:contextualSpacing/>
        <w:jc w:val="left"/>
      </w:pPr>
    </w:p>
    <w:p w14:paraId="66B9757B" w14:textId="06238FD2" w:rsidR="00783496" w:rsidRPr="00783496" w:rsidRDefault="00783496" w:rsidP="00F8079A">
      <w:pPr>
        <w:contextualSpacing/>
        <w:jc w:val="left"/>
      </w:pPr>
      <w:r w:rsidRPr="00783496">
        <w:t>Overall, a comprehensive protocol</w:t>
      </w:r>
      <w:r w:rsidR="001B1915">
        <w:t xml:space="preserve"> is provided</w:t>
      </w:r>
      <w:r w:rsidRPr="00783496">
        <w:t xml:space="preserve"> to perform isocaloric 2:1 IF, including</w:t>
      </w:r>
      <w:r w:rsidR="001B1915">
        <w:t xml:space="preserve"> use of a</w:t>
      </w:r>
      <w:r w:rsidRPr="00783496">
        <w:t xml:space="preserve"> pair-feeding control. </w:t>
      </w:r>
      <w:r w:rsidR="001B1915">
        <w:t>It is</w:t>
      </w:r>
      <w:r w:rsidRPr="00783496">
        <w:t xml:space="preserve"> further demonstrate</w:t>
      </w:r>
      <w:r w:rsidR="001B1915">
        <w:t>d</w:t>
      </w:r>
      <w:r w:rsidRPr="00783496">
        <w:t xml:space="preserve"> that isocaloric 2:1 IF protects mice from high</w:t>
      </w:r>
      <w:r w:rsidR="001B1915">
        <w:t xml:space="preserve"> </w:t>
      </w:r>
      <w:r w:rsidRPr="00783496">
        <w:t>fat diet-induced obesity and/or metabolic dysfunction in both wild-type and</w:t>
      </w:r>
      <w:r w:rsidRPr="00783496">
        <w:rPr>
          <w:i/>
        </w:rPr>
        <w:t xml:space="preserve"> </w:t>
      </w:r>
      <w:proofErr w:type="spellStart"/>
      <w:r w:rsidRPr="00783496">
        <w:rPr>
          <w:i/>
        </w:rPr>
        <w:t>ob</w:t>
      </w:r>
      <w:proofErr w:type="spellEnd"/>
      <w:r w:rsidRPr="00783496">
        <w:rPr>
          <w:i/>
        </w:rPr>
        <w:t>/</w:t>
      </w:r>
      <w:proofErr w:type="spellStart"/>
      <w:r w:rsidRPr="00783496">
        <w:rPr>
          <w:i/>
        </w:rPr>
        <w:t>ob</w:t>
      </w:r>
      <w:proofErr w:type="spellEnd"/>
      <w:r w:rsidRPr="00783496">
        <w:rPr>
          <w:i/>
        </w:rPr>
        <w:t xml:space="preserve"> </w:t>
      </w:r>
      <w:r w:rsidRPr="00783496">
        <w:t xml:space="preserve">mice. This protocol can be used to examine the </w:t>
      </w:r>
      <w:r w:rsidR="001B1915">
        <w:t xml:space="preserve">beneficial </w:t>
      </w:r>
      <w:r w:rsidRPr="00783496">
        <w:t xml:space="preserve">health </w:t>
      </w:r>
      <w:r w:rsidR="001B1915">
        <w:t>impacts</w:t>
      </w:r>
      <w:r w:rsidRPr="00783496">
        <w:t xml:space="preserve"> of 2:1 IF </w:t>
      </w:r>
      <w:r w:rsidR="001B1915">
        <w:t>on</w:t>
      </w:r>
      <w:r w:rsidRPr="00783496">
        <w:t xml:space="preserve"> various pathological conditions including neurological disorder</w:t>
      </w:r>
      <w:r w:rsidR="001B1915">
        <w:t>s</w:t>
      </w:r>
      <w:r w:rsidRPr="00783496">
        <w:t>, cardiovascular diseases</w:t>
      </w:r>
      <w:r w:rsidR="001B1915">
        <w:t>,</w:t>
      </w:r>
      <w:r w:rsidRPr="00783496">
        <w:t xml:space="preserve"> and cancer. </w:t>
      </w:r>
    </w:p>
    <w:p w14:paraId="0FDDA6AF" w14:textId="77777777" w:rsidR="00DA5473" w:rsidRDefault="00DA5473" w:rsidP="00F8079A">
      <w:pPr>
        <w:contextualSpacing/>
        <w:jc w:val="left"/>
        <w:rPr>
          <w:rFonts w:asciiTheme="minorHAnsi" w:hAnsiTheme="minorHAnsi" w:cstheme="minorHAnsi"/>
          <w:b/>
        </w:rPr>
      </w:pPr>
    </w:p>
    <w:p w14:paraId="1710F71A" w14:textId="3075129D" w:rsidR="00783496" w:rsidRDefault="006305D7" w:rsidP="00DE4C88">
      <w:pPr>
        <w:contextualSpacing/>
        <w:jc w:val="left"/>
      </w:pPr>
      <w:r w:rsidRPr="001B1519">
        <w:rPr>
          <w:rFonts w:asciiTheme="minorHAnsi" w:hAnsiTheme="minorHAnsi" w:cstheme="minorHAnsi"/>
          <w:b/>
        </w:rPr>
        <w:lastRenderedPageBreak/>
        <w:t>PROTOCOL:</w:t>
      </w:r>
      <w:r w:rsidRPr="001B1519">
        <w:rPr>
          <w:rFonts w:asciiTheme="minorHAnsi" w:hAnsiTheme="minorHAnsi" w:cstheme="minorHAnsi"/>
        </w:rPr>
        <w:t xml:space="preserve"> </w:t>
      </w:r>
      <w:r w:rsidR="001E47ED" w:rsidRPr="001204D8">
        <w:t xml:space="preserve"> </w:t>
      </w:r>
    </w:p>
    <w:p w14:paraId="1657CC62" w14:textId="77777777" w:rsidR="001B1915" w:rsidRPr="001204D8" w:rsidRDefault="001B1915" w:rsidP="00F8079A">
      <w:pPr>
        <w:contextualSpacing/>
        <w:jc w:val="left"/>
      </w:pPr>
    </w:p>
    <w:p w14:paraId="1D00203F" w14:textId="6E33AB61" w:rsidR="00783496" w:rsidRPr="001204D8" w:rsidRDefault="00783496" w:rsidP="00F8079A">
      <w:pPr>
        <w:contextualSpacing/>
        <w:jc w:val="left"/>
      </w:pPr>
      <w:r w:rsidRPr="001204D8">
        <w:t xml:space="preserve">All methods and protocols here have been approved by Animal Care Committees in The Animal Care and Veterinary Service (ACVS) of the University of Ottawa and The Centre for </w:t>
      </w:r>
      <w:proofErr w:type="spellStart"/>
      <w:r w:rsidRPr="001204D8">
        <w:t>Phenogenomics</w:t>
      </w:r>
      <w:proofErr w:type="spellEnd"/>
      <w:r w:rsidRPr="001204D8">
        <w:t xml:space="preserve"> (TCP) and conformed to the standards of the Canadian Council on Animal Care. </w:t>
      </w:r>
      <w:r w:rsidR="001B1915">
        <w:t>It should be</w:t>
      </w:r>
      <w:r w:rsidRPr="001204D8">
        <w:t xml:space="preserve"> note</w:t>
      </w:r>
      <w:r w:rsidR="001B1915">
        <w:t>d</w:t>
      </w:r>
      <w:r w:rsidRPr="001204D8">
        <w:t xml:space="preserve"> that all procedures described </w:t>
      </w:r>
      <w:r w:rsidR="001B1915">
        <w:t>here</w:t>
      </w:r>
      <w:r w:rsidRPr="001204D8">
        <w:t xml:space="preserve"> should be performed </w:t>
      </w:r>
      <w:r w:rsidR="001B1915">
        <w:t>under</w:t>
      </w:r>
      <w:r w:rsidRPr="001204D8">
        <w:t xml:space="preserve"> institutional and governmental approval as well as by staff </w:t>
      </w:r>
      <w:r w:rsidR="001B1915">
        <w:t>who</w:t>
      </w:r>
      <w:r w:rsidR="001B1915" w:rsidRPr="001204D8">
        <w:t xml:space="preserve"> </w:t>
      </w:r>
      <w:r w:rsidRPr="001204D8">
        <w:t>are technically proficient. All mice were housed in standard vented cages in temperature- and humidity-controlled rooms with 12</w:t>
      </w:r>
      <w:r w:rsidR="001B1915">
        <w:t xml:space="preserve"> h/12 h</w:t>
      </w:r>
      <w:r w:rsidRPr="001204D8">
        <w:t xml:space="preserve"> light</w:t>
      </w:r>
      <w:r w:rsidR="001B1915">
        <w:t>/</w:t>
      </w:r>
      <w:r w:rsidRPr="001204D8">
        <w:t>dark cycles (21–22</w:t>
      </w:r>
      <w:r w:rsidR="001B1915">
        <w:t xml:space="preserve"> </w:t>
      </w:r>
      <w:r w:rsidRPr="001204D8">
        <w:t>°C, 30</w:t>
      </w:r>
      <w:r w:rsidR="001B1915">
        <w:t>%</w:t>
      </w:r>
      <w:r w:rsidRPr="001204D8">
        <w:t xml:space="preserve">–60% humidity for normal housing) and free access to water. Male C57BL/6J and </w:t>
      </w:r>
      <w:proofErr w:type="spellStart"/>
      <w:r w:rsidRPr="001204D8">
        <w:rPr>
          <w:i/>
        </w:rPr>
        <w:t>ob</w:t>
      </w:r>
      <w:proofErr w:type="spellEnd"/>
      <w:r w:rsidRPr="001204D8">
        <w:rPr>
          <w:i/>
        </w:rPr>
        <w:t>/</w:t>
      </w:r>
      <w:proofErr w:type="spellStart"/>
      <w:r w:rsidRPr="001204D8">
        <w:rPr>
          <w:i/>
        </w:rPr>
        <w:t>ob</w:t>
      </w:r>
      <w:proofErr w:type="spellEnd"/>
      <w:r w:rsidRPr="001204D8">
        <w:t xml:space="preserve"> mice were obtained from the Jackson Laboratory. </w:t>
      </w:r>
    </w:p>
    <w:p w14:paraId="28E1D5E6" w14:textId="77777777" w:rsidR="00783496" w:rsidRPr="001204D8" w:rsidRDefault="00783496" w:rsidP="00F8079A">
      <w:pPr>
        <w:contextualSpacing/>
        <w:jc w:val="left"/>
      </w:pPr>
    </w:p>
    <w:p w14:paraId="7AD79731" w14:textId="6D99D6BE" w:rsidR="00783496" w:rsidRPr="001204D8" w:rsidRDefault="00783496" w:rsidP="00F8079A">
      <w:pPr>
        <w:pStyle w:val="ListParagraph"/>
        <w:numPr>
          <w:ilvl w:val="0"/>
          <w:numId w:val="28"/>
        </w:numPr>
        <w:adjustRightInd/>
        <w:jc w:val="left"/>
        <w:rPr>
          <w:b/>
          <w:highlight w:val="yellow"/>
        </w:rPr>
      </w:pPr>
      <w:r w:rsidRPr="001204D8">
        <w:rPr>
          <w:b/>
          <w:highlight w:val="yellow"/>
        </w:rPr>
        <w:t xml:space="preserve">2:1 </w:t>
      </w:r>
      <w:r w:rsidR="00E63F62">
        <w:rPr>
          <w:b/>
          <w:highlight w:val="yellow"/>
        </w:rPr>
        <w:t>i</w:t>
      </w:r>
      <w:r w:rsidRPr="001204D8">
        <w:rPr>
          <w:b/>
          <w:highlight w:val="yellow"/>
        </w:rPr>
        <w:t>socaloric IF</w:t>
      </w:r>
      <w:r w:rsidR="00E63F62">
        <w:rPr>
          <w:b/>
          <w:highlight w:val="yellow"/>
        </w:rPr>
        <w:t xml:space="preserve"> r</w:t>
      </w:r>
      <w:r w:rsidRPr="001204D8">
        <w:rPr>
          <w:b/>
          <w:highlight w:val="yellow"/>
        </w:rPr>
        <w:t xml:space="preserve">egimen </w:t>
      </w:r>
    </w:p>
    <w:p w14:paraId="3BD02D4F" w14:textId="77777777" w:rsidR="00783496" w:rsidRPr="001204D8" w:rsidRDefault="00783496" w:rsidP="00F8079A">
      <w:pPr>
        <w:pStyle w:val="ListParagraph"/>
        <w:ind w:left="360"/>
        <w:jc w:val="left"/>
        <w:rPr>
          <w:b/>
          <w:highlight w:val="yellow"/>
        </w:rPr>
      </w:pPr>
    </w:p>
    <w:p w14:paraId="3C6708F0" w14:textId="1F4197F3" w:rsidR="00783496" w:rsidRPr="00E63F62" w:rsidRDefault="00B46ADE" w:rsidP="00F8079A">
      <w:pPr>
        <w:pStyle w:val="ListParagraph"/>
        <w:numPr>
          <w:ilvl w:val="1"/>
          <w:numId w:val="28"/>
        </w:numPr>
        <w:adjustRightInd/>
        <w:jc w:val="left"/>
        <w:rPr>
          <w:highlight w:val="yellow"/>
        </w:rPr>
      </w:pPr>
      <w:r>
        <w:rPr>
          <w:highlight w:val="yellow"/>
          <w:lang w:eastAsia="ko-KR"/>
        </w:rPr>
        <w:t xml:space="preserve">For </w:t>
      </w:r>
      <w:r w:rsidR="00DE5C88">
        <w:rPr>
          <w:highlight w:val="yellow"/>
          <w:lang w:eastAsia="ko-KR"/>
        </w:rPr>
        <w:t>lea</w:t>
      </w:r>
      <w:r w:rsidR="00DE5C88" w:rsidRPr="00E63F62">
        <w:rPr>
          <w:highlight w:val="yellow"/>
          <w:lang w:eastAsia="ko-KR"/>
        </w:rPr>
        <w:t>n and diet-induced obesity m</w:t>
      </w:r>
      <w:r w:rsidRPr="00E63F62">
        <w:rPr>
          <w:highlight w:val="yellow"/>
          <w:lang w:eastAsia="ko-KR"/>
        </w:rPr>
        <w:t>ouse models</w:t>
      </w:r>
      <w:r w:rsidR="00DE5C88" w:rsidRPr="00E63F62">
        <w:rPr>
          <w:highlight w:val="yellow"/>
          <w:lang w:eastAsia="ko-KR"/>
        </w:rPr>
        <w:t>,</w:t>
      </w:r>
      <w:r w:rsidR="00413F03" w:rsidRPr="00E63F62">
        <w:rPr>
          <w:highlight w:val="yellow"/>
          <w:lang w:eastAsia="ko-KR"/>
        </w:rPr>
        <w:t xml:space="preserve"> </w:t>
      </w:r>
      <w:r w:rsidR="00DE5C88" w:rsidRPr="00E63F62">
        <w:rPr>
          <w:highlight w:val="yellow"/>
        </w:rPr>
        <w:t>p</w:t>
      </w:r>
      <w:r w:rsidR="00783496" w:rsidRPr="00E63F62">
        <w:rPr>
          <w:highlight w:val="yellow"/>
        </w:rPr>
        <w:t xml:space="preserve">repare either </w:t>
      </w:r>
      <w:r w:rsidR="001B1915">
        <w:rPr>
          <w:highlight w:val="yellow"/>
        </w:rPr>
        <w:t xml:space="preserve">a </w:t>
      </w:r>
      <w:r w:rsidR="00783496" w:rsidRPr="00E63F62">
        <w:rPr>
          <w:highlight w:val="yellow"/>
        </w:rPr>
        <w:t>normal diet (17% fat, ND) or high fat diet (</w:t>
      </w:r>
      <w:r w:rsidR="00973254" w:rsidRPr="00E63F62">
        <w:rPr>
          <w:highlight w:val="yellow"/>
        </w:rPr>
        <w:t>45% fat,</w:t>
      </w:r>
      <w:r w:rsidR="00783496" w:rsidRPr="00E63F62">
        <w:rPr>
          <w:highlight w:val="yellow"/>
        </w:rPr>
        <w:t xml:space="preserve"> HFD).</w:t>
      </w:r>
    </w:p>
    <w:p w14:paraId="110CF57A" w14:textId="77777777" w:rsidR="00E63F62" w:rsidRPr="00E63F62" w:rsidRDefault="00E63F62" w:rsidP="00F8079A">
      <w:pPr>
        <w:pStyle w:val="ListParagraph"/>
        <w:ind w:left="0"/>
        <w:jc w:val="left"/>
        <w:rPr>
          <w:highlight w:val="yellow"/>
        </w:rPr>
      </w:pPr>
    </w:p>
    <w:p w14:paraId="57CEC5D7" w14:textId="4F429BDA" w:rsidR="00783496" w:rsidRPr="00E63F62" w:rsidRDefault="00783496" w:rsidP="00F8079A">
      <w:pPr>
        <w:pStyle w:val="ListParagraph"/>
        <w:ind w:left="0"/>
        <w:jc w:val="left"/>
        <w:rPr>
          <w:highlight w:val="yellow"/>
        </w:rPr>
      </w:pPr>
      <w:r w:rsidRPr="00E63F62">
        <w:rPr>
          <w:highlight w:val="yellow"/>
        </w:rPr>
        <w:t>NOTE: 60% HFD can be used to induce severe diet-induced obesity</w:t>
      </w:r>
      <w:r w:rsidR="001B1915">
        <w:rPr>
          <w:highlight w:val="yellow"/>
        </w:rPr>
        <w:t>; y</w:t>
      </w:r>
      <w:r w:rsidRPr="00E63F62">
        <w:rPr>
          <w:highlight w:val="yellow"/>
        </w:rPr>
        <w:t xml:space="preserve">et, due to </w:t>
      </w:r>
      <w:r w:rsidR="00912660" w:rsidRPr="00E63F62">
        <w:rPr>
          <w:highlight w:val="yellow"/>
        </w:rPr>
        <w:t xml:space="preserve">the </w:t>
      </w:r>
      <w:r w:rsidRPr="00E63F62">
        <w:rPr>
          <w:highlight w:val="yellow"/>
        </w:rPr>
        <w:t xml:space="preserve">softness of the food pellet, it is relatively difficult to accurately measure daily food intake. An automated continuous measurement system can improve versatility for multiple types of diets. </w:t>
      </w:r>
    </w:p>
    <w:p w14:paraId="69D49094" w14:textId="77777777" w:rsidR="00E63F62" w:rsidRPr="00E63F62" w:rsidRDefault="00E63F62" w:rsidP="00F8079A">
      <w:pPr>
        <w:pStyle w:val="ListParagraph"/>
        <w:adjustRightInd/>
        <w:ind w:left="0"/>
        <w:jc w:val="left"/>
        <w:rPr>
          <w:highlight w:val="yellow"/>
        </w:rPr>
      </w:pPr>
    </w:p>
    <w:p w14:paraId="32889D1A" w14:textId="4961DE86" w:rsidR="00783496" w:rsidRPr="00E63F62" w:rsidRDefault="00783496" w:rsidP="00F8079A">
      <w:pPr>
        <w:pStyle w:val="ListParagraph"/>
        <w:numPr>
          <w:ilvl w:val="1"/>
          <w:numId w:val="28"/>
        </w:numPr>
        <w:adjustRightInd/>
        <w:jc w:val="left"/>
        <w:rPr>
          <w:highlight w:val="yellow"/>
        </w:rPr>
      </w:pPr>
      <w:r w:rsidRPr="00E63F62">
        <w:rPr>
          <w:highlight w:val="yellow"/>
        </w:rPr>
        <w:t xml:space="preserve">Measure </w:t>
      </w:r>
      <w:r w:rsidR="00DE5C88" w:rsidRPr="00E63F62">
        <w:rPr>
          <w:highlight w:val="yellow"/>
        </w:rPr>
        <w:t xml:space="preserve">baseline </w:t>
      </w:r>
      <w:r w:rsidRPr="00E63F62">
        <w:rPr>
          <w:highlight w:val="yellow"/>
        </w:rPr>
        <w:t xml:space="preserve">body weight and body composition of each mouse at 7 weeks of age using a scale and </w:t>
      </w:r>
      <w:proofErr w:type="spellStart"/>
      <w:r w:rsidRPr="00E63F62">
        <w:rPr>
          <w:highlight w:val="yellow"/>
        </w:rPr>
        <w:t>EchoMRI</w:t>
      </w:r>
      <w:proofErr w:type="spellEnd"/>
      <w:r w:rsidRPr="00E63F62">
        <w:rPr>
          <w:highlight w:val="yellow"/>
        </w:rPr>
        <w:t>, respectively.</w:t>
      </w:r>
    </w:p>
    <w:p w14:paraId="6F41C1DE" w14:textId="77777777" w:rsidR="00E63F62" w:rsidRPr="00E63F62" w:rsidRDefault="00E63F62" w:rsidP="00F8079A">
      <w:pPr>
        <w:pStyle w:val="ListParagraph"/>
        <w:adjustRightInd/>
        <w:ind w:left="0"/>
        <w:jc w:val="left"/>
        <w:rPr>
          <w:highlight w:val="yellow"/>
        </w:rPr>
      </w:pPr>
    </w:p>
    <w:p w14:paraId="7174805C" w14:textId="4AA29CD6" w:rsidR="00B922E1" w:rsidRPr="00E63F62" w:rsidRDefault="00B922E1" w:rsidP="00F8079A">
      <w:pPr>
        <w:pStyle w:val="ListParagraph"/>
        <w:adjustRightInd/>
        <w:ind w:left="0"/>
        <w:jc w:val="left"/>
        <w:rPr>
          <w:highlight w:val="yellow"/>
        </w:rPr>
      </w:pPr>
      <w:r w:rsidRPr="00E63F62">
        <w:rPr>
          <w:highlight w:val="yellow"/>
        </w:rPr>
        <w:t xml:space="preserve">NOTE: </w:t>
      </w:r>
      <w:r w:rsidR="001B1915">
        <w:rPr>
          <w:highlight w:val="yellow"/>
        </w:rPr>
        <w:t>R</w:t>
      </w:r>
      <w:r w:rsidRPr="00E63F62">
        <w:rPr>
          <w:highlight w:val="yellow"/>
        </w:rPr>
        <w:t>efer t</w:t>
      </w:r>
      <w:r w:rsidR="00E63F62" w:rsidRPr="00E63F62">
        <w:rPr>
          <w:highlight w:val="yellow"/>
        </w:rPr>
        <w:t>o</w:t>
      </w:r>
      <w:r w:rsidRPr="00E63F62">
        <w:rPr>
          <w:highlight w:val="yellow"/>
        </w:rPr>
        <w:t xml:space="preserve"> section 3 for body composition measurement.</w:t>
      </w:r>
    </w:p>
    <w:p w14:paraId="6F5E9641" w14:textId="77777777" w:rsidR="00E63F62" w:rsidRPr="00E63F62" w:rsidRDefault="00E63F62" w:rsidP="00F8079A">
      <w:pPr>
        <w:pStyle w:val="ListParagraph"/>
        <w:adjustRightInd/>
        <w:ind w:left="0"/>
        <w:jc w:val="left"/>
        <w:rPr>
          <w:highlight w:val="yellow"/>
        </w:rPr>
      </w:pPr>
    </w:p>
    <w:p w14:paraId="3DFFB9AC" w14:textId="5B6795A2" w:rsidR="00783496" w:rsidRPr="00E63F62" w:rsidRDefault="00783496" w:rsidP="00F8079A">
      <w:pPr>
        <w:pStyle w:val="ListParagraph"/>
        <w:numPr>
          <w:ilvl w:val="1"/>
          <w:numId w:val="28"/>
        </w:numPr>
        <w:adjustRightInd/>
        <w:jc w:val="left"/>
        <w:rPr>
          <w:highlight w:val="yellow"/>
        </w:rPr>
      </w:pPr>
      <w:r w:rsidRPr="00E63F62">
        <w:rPr>
          <w:highlight w:val="yellow"/>
        </w:rPr>
        <w:t xml:space="preserve">Based on body weight and body composition results, randomly and equally divide </w:t>
      </w:r>
      <w:proofErr w:type="gramStart"/>
      <w:r w:rsidRPr="00E63F62">
        <w:rPr>
          <w:highlight w:val="yellow"/>
        </w:rPr>
        <w:t>7</w:t>
      </w:r>
      <w:r w:rsidR="001B1915">
        <w:rPr>
          <w:highlight w:val="yellow"/>
        </w:rPr>
        <w:t xml:space="preserve"> </w:t>
      </w:r>
      <w:r w:rsidRPr="00E63F62">
        <w:rPr>
          <w:highlight w:val="yellow"/>
        </w:rPr>
        <w:t>week-old</w:t>
      </w:r>
      <w:proofErr w:type="gramEnd"/>
      <w:r w:rsidRPr="00E63F62">
        <w:rPr>
          <w:highlight w:val="yellow"/>
        </w:rPr>
        <w:t xml:space="preserve"> male C57BL/6J mice into two groups: </w:t>
      </w:r>
      <w:r w:rsidRPr="00E63F62">
        <w:rPr>
          <w:i/>
          <w:highlight w:val="yellow"/>
        </w:rPr>
        <w:t>ad libitum</w:t>
      </w:r>
      <w:r w:rsidRPr="00E63F62">
        <w:rPr>
          <w:highlight w:val="yellow"/>
        </w:rPr>
        <w:t xml:space="preserve"> (AL) and intermittent fasting (IF) groups.</w:t>
      </w:r>
    </w:p>
    <w:p w14:paraId="3FAB2AD6" w14:textId="77777777" w:rsidR="00E63F62" w:rsidRPr="00E63F62" w:rsidRDefault="00E63F62" w:rsidP="00F8079A">
      <w:pPr>
        <w:pStyle w:val="ListParagraph"/>
        <w:adjustRightInd/>
        <w:ind w:left="0"/>
        <w:jc w:val="left"/>
        <w:rPr>
          <w:highlight w:val="yellow"/>
        </w:rPr>
      </w:pPr>
    </w:p>
    <w:p w14:paraId="1682E36A" w14:textId="6317D0B4" w:rsidR="00783496" w:rsidRPr="00E63F62" w:rsidRDefault="00783496" w:rsidP="00F8079A">
      <w:pPr>
        <w:pStyle w:val="ListParagraph"/>
        <w:numPr>
          <w:ilvl w:val="1"/>
          <w:numId w:val="28"/>
        </w:numPr>
        <w:adjustRightInd/>
        <w:jc w:val="left"/>
        <w:rPr>
          <w:highlight w:val="yellow"/>
        </w:rPr>
      </w:pPr>
      <w:r w:rsidRPr="00E63F62">
        <w:rPr>
          <w:highlight w:val="yellow"/>
        </w:rPr>
        <w:t xml:space="preserve">Place </w:t>
      </w:r>
      <w:r w:rsidR="00A356F4" w:rsidRPr="00E63F62">
        <w:rPr>
          <w:highlight w:val="yellow"/>
        </w:rPr>
        <w:t>two</w:t>
      </w:r>
      <w:r w:rsidR="001B1915">
        <w:rPr>
          <w:highlight w:val="yellow"/>
        </w:rPr>
        <w:t xml:space="preserve"> to </w:t>
      </w:r>
      <w:r w:rsidRPr="00E63F62">
        <w:rPr>
          <w:highlight w:val="yellow"/>
        </w:rPr>
        <w:t>three mice per cage and ensure free access to drinking water.</w:t>
      </w:r>
    </w:p>
    <w:p w14:paraId="2721C744" w14:textId="77777777" w:rsidR="00E63F62" w:rsidRPr="00E63F62" w:rsidRDefault="00E63F62" w:rsidP="00F8079A">
      <w:pPr>
        <w:pStyle w:val="ListParagraph"/>
        <w:ind w:left="0"/>
        <w:jc w:val="left"/>
        <w:rPr>
          <w:highlight w:val="yellow"/>
        </w:rPr>
      </w:pPr>
    </w:p>
    <w:p w14:paraId="365B0A83" w14:textId="1177EA62" w:rsidR="00783496" w:rsidRPr="00E63F62" w:rsidRDefault="00783496" w:rsidP="00F8079A">
      <w:pPr>
        <w:pStyle w:val="ListParagraph"/>
        <w:ind w:left="0"/>
        <w:jc w:val="left"/>
        <w:rPr>
          <w:highlight w:val="yellow"/>
        </w:rPr>
      </w:pPr>
      <w:r w:rsidRPr="00E63F62">
        <w:rPr>
          <w:highlight w:val="yellow"/>
        </w:rPr>
        <w:t xml:space="preserve">NOTE: The number of mice per cage can affect food intake behavior. It is recommended to </w:t>
      </w:r>
      <w:r w:rsidR="001B1915">
        <w:rPr>
          <w:highlight w:val="yellow"/>
        </w:rPr>
        <w:t>maintain</w:t>
      </w:r>
      <w:r w:rsidRPr="00E63F62">
        <w:rPr>
          <w:highlight w:val="yellow"/>
        </w:rPr>
        <w:t xml:space="preserve"> </w:t>
      </w:r>
      <w:r w:rsidR="00912660" w:rsidRPr="00E63F62">
        <w:rPr>
          <w:highlight w:val="yellow"/>
        </w:rPr>
        <w:t xml:space="preserve">an </w:t>
      </w:r>
      <w:r w:rsidRPr="00E63F62">
        <w:rPr>
          <w:highlight w:val="yellow"/>
        </w:rPr>
        <w:t xml:space="preserve">equal number of mice per cage in all groups </w:t>
      </w:r>
      <w:r w:rsidR="001B1915">
        <w:rPr>
          <w:highlight w:val="yellow"/>
        </w:rPr>
        <w:t>during</w:t>
      </w:r>
      <w:r w:rsidR="00912660" w:rsidRPr="00E63F62">
        <w:rPr>
          <w:highlight w:val="yellow"/>
        </w:rPr>
        <w:t xml:space="preserve"> the</w:t>
      </w:r>
      <w:r w:rsidRPr="00E63F62">
        <w:rPr>
          <w:highlight w:val="yellow"/>
        </w:rPr>
        <w:t xml:space="preserve"> study.</w:t>
      </w:r>
    </w:p>
    <w:p w14:paraId="4D287BC3" w14:textId="77777777" w:rsidR="00E63F62" w:rsidRPr="00E63F62" w:rsidRDefault="00E63F62" w:rsidP="00F8079A">
      <w:pPr>
        <w:pStyle w:val="ListParagraph"/>
        <w:adjustRightInd/>
        <w:ind w:left="0"/>
        <w:jc w:val="left"/>
        <w:rPr>
          <w:highlight w:val="yellow"/>
        </w:rPr>
      </w:pPr>
    </w:p>
    <w:p w14:paraId="5DAF157C" w14:textId="591F07A0" w:rsidR="00783496" w:rsidRPr="00E63F62" w:rsidRDefault="00783496" w:rsidP="00F8079A">
      <w:pPr>
        <w:pStyle w:val="ListParagraph"/>
        <w:numPr>
          <w:ilvl w:val="1"/>
          <w:numId w:val="28"/>
        </w:numPr>
        <w:adjustRightInd/>
        <w:jc w:val="left"/>
        <w:rPr>
          <w:highlight w:val="yellow"/>
        </w:rPr>
      </w:pPr>
      <w:r w:rsidRPr="00E63F62">
        <w:rPr>
          <w:highlight w:val="yellow"/>
        </w:rPr>
        <w:t xml:space="preserve">Provide </w:t>
      </w:r>
      <w:r w:rsidR="001B1915">
        <w:rPr>
          <w:highlight w:val="yellow"/>
        </w:rPr>
        <w:t>1</w:t>
      </w:r>
      <w:r w:rsidRPr="00E63F62">
        <w:rPr>
          <w:highlight w:val="yellow"/>
        </w:rPr>
        <w:t xml:space="preserve"> week of acclimation to </w:t>
      </w:r>
      <w:r w:rsidR="00912660" w:rsidRPr="00E63F62">
        <w:rPr>
          <w:highlight w:val="yellow"/>
        </w:rPr>
        <w:t xml:space="preserve">the </w:t>
      </w:r>
      <w:r w:rsidRPr="00E63F62">
        <w:rPr>
          <w:highlight w:val="yellow"/>
        </w:rPr>
        <w:t xml:space="preserve">new cage environment and diet before starting </w:t>
      </w:r>
      <w:r w:rsidR="00404693" w:rsidRPr="00E63F62">
        <w:rPr>
          <w:highlight w:val="yellow"/>
        </w:rPr>
        <w:t xml:space="preserve">the </w:t>
      </w:r>
      <w:r w:rsidRPr="00E63F62">
        <w:rPr>
          <w:highlight w:val="yellow"/>
        </w:rPr>
        <w:t xml:space="preserve">IF regimen. </w:t>
      </w:r>
    </w:p>
    <w:p w14:paraId="59695B48" w14:textId="77777777" w:rsidR="00E63F62" w:rsidRPr="00E63F62" w:rsidRDefault="00E63F62" w:rsidP="00F8079A">
      <w:pPr>
        <w:pStyle w:val="ListParagraph"/>
        <w:adjustRightInd/>
        <w:ind w:left="0"/>
        <w:jc w:val="left"/>
        <w:rPr>
          <w:highlight w:val="yellow"/>
        </w:rPr>
      </w:pPr>
    </w:p>
    <w:p w14:paraId="20D82458" w14:textId="106A4F1A" w:rsidR="00783496" w:rsidRPr="00E63F62" w:rsidRDefault="00770740" w:rsidP="00F8079A">
      <w:pPr>
        <w:pStyle w:val="ListParagraph"/>
        <w:numPr>
          <w:ilvl w:val="1"/>
          <w:numId w:val="28"/>
        </w:numPr>
        <w:adjustRightInd/>
        <w:jc w:val="left"/>
        <w:rPr>
          <w:highlight w:val="yellow"/>
        </w:rPr>
      </w:pPr>
      <w:r w:rsidRPr="00E63F62">
        <w:rPr>
          <w:highlight w:val="yellow"/>
        </w:rPr>
        <w:t>F</w:t>
      </w:r>
      <w:r w:rsidR="00783496" w:rsidRPr="00E63F62">
        <w:rPr>
          <w:highlight w:val="yellow"/>
        </w:rPr>
        <w:t xml:space="preserve">asting period: move mice to a clean cage with fresh bedding at 12:00 PM. Do not add </w:t>
      </w:r>
      <w:r w:rsidR="00404693" w:rsidRPr="00E63F62">
        <w:rPr>
          <w:highlight w:val="yellow"/>
        </w:rPr>
        <w:t>food</w:t>
      </w:r>
      <w:r w:rsidR="00783496" w:rsidRPr="00E63F62">
        <w:rPr>
          <w:highlight w:val="yellow"/>
        </w:rPr>
        <w:t xml:space="preserve"> for the IF group, while providing a weighed amount of food to the AL group.</w:t>
      </w:r>
    </w:p>
    <w:p w14:paraId="451D166A" w14:textId="77777777" w:rsidR="00E63F62" w:rsidRPr="00E63F62" w:rsidRDefault="00E63F62" w:rsidP="00F8079A">
      <w:pPr>
        <w:pStyle w:val="ListParagraph"/>
        <w:ind w:left="0"/>
        <w:jc w:val="left"/>
        <w:rPr>
          <w:highlight w:val="yellow"/>
        </w:rPr>
      </w:pPr>
    </w:p>
    <w:p w14:paraId="1EF705D5" w14:textId="16747A64" w:rsidR="00783496" w:rsidRPr="00E63F62" w:rsidRDefault="00783496" w:rsidP="00F8079A">
      <w:pPr>
        <w:pStyle w:val="ListParagraph"/>
        <w:ind w:left="0"/>
        <w:jc w:val="left"/>
        <w:rPr>
          <w:highlight w:val="yellow"/>
        </w:rPr>
      </w:pPr>
      <w:r w:rsidRPr="00E63F62">
        <w:rPr>
          <w:highlight w:val="yellow"/>
        </w:rPr>
        <w:t xml:space="preserve">NOTE: For each fasting cycle, it is important to change cages for both AL and IF groups to ensure that both groups are exposed to the same amount of handling time. </w:t>
      </w:r>
    </w:p>
    <w:p w14:paraId="00A1A9BD" w14:textId="77777777" w:rsidR="00E63F62" w:rsidRPr="00E63F62" w:rsidRDefault="00E63F62" w:rsidP="00F8079A">
      <w:pPr>
        <w:pStyle w:val="ListParagraph"/>
        <w:adjustRightInd/>
        <w:ind w:left="0"/>
        <w:jc w:val="left"/>
        <w:rPr>
          <w:highlight w:val="yellow"/>
        </w:rPr>
      </w:pPr>
    </w:p>
    <w:p w14:paraId="05A78942" w14:textId="3743DBCA" w:rsidR="00783496" w:rsidRPr="00E63F62" w:rsidRDefault="00783496" w:rsidP="00F8079A">
      <w:pPr>
        <w:pStyle w:val="ListParagraph"/>
        <w:numPr>
          <w:ilvl w:val="1"/>
          <w:numId w:val="28"/>
        </w:numPr>
        <w:adjustRightInd/>
        <w:jc w:val="left"/>
        <w:rPr>
          <w:highlight w:val="yellow"/>
        </w:rPr>
      </w:pPr>
      <w:r w:rsidRPr="00E63F62">
        <w:rPr>
          <w:highlight w:val="yellow"/>
        </w:rPr>
        <w:t>After 24 h, measure the weight</w:t>
      </w:r>
      <w:r w:rsidR="001B1915">
        <w:rPr>
          <w:highlight w:val="yellow"/>
        </w:rPr>
        <w:t>s</w:t>
      </w:r>
      <w:r w:rsidRPr="00E63F62">
        <w:rPr>
          <w:highlight w:val="yellow"/>
        </w:rPr>
        <w:t xml:space="preserve"> of mice in both groups and leftover food in AL cages.</w:t>
      </w:r>
    </w:p>
    <w:p w14:paraId="3997693F" w14:textId="77777777" w:rsidR="00E63F62" w:rsidRPr="00E63F62" w:rsidRDefault="00E63F62" w:rsidP="00F8079A">
      <w:pPr>
        <w:pStyle w:val="ListParagraph"/>
        <w:ind w:left="0"/>
        <w:jc w:val="left"/>
        <w:rPr>
          <w:highlight w:val="yellow"/>
        </w:rPr>
      </w:pPr>
    </w:p>
    <w:p w14:paraId="07496A65" w14:textId="0C56B6E7" w:rsidR="00783496" w:rsidRPr="00E63F62" w:rsidRDefault="00783496" w:rsidP="00F8079A">
      <w:pPr>
        <w:pStyle w:val="ListParagraph"/>
        <w:ind w:left="0"/>
        <w:jc w:val="left"/>
        <w:rPr>
          <w:highlight w:val="yellow"/>
        </w:rPr>
      </w:pPr>
      <w:r w:rsidRPr="00E63F62">
        <w:rPr>
          <w:highlight w:val="yellow"/>
        </w:rPr>
        <w:lastRenderedPageBreak/>
        <w:t>NOTE: Make sure to include the weight of food crumbs on the food hopper and bottom of the cage, especially when using HFD, as mice often remove small pellets or fragments</w:t>
      </w:r>
      <w:r w:rsidR="00404693" w:rsidRPr="00E63F62">
        <w:rPr>
          <w:highlight w:val="yellow"/>
        </w:rPr>
        <w:t xml:space="preserve"> of food</w:t>
      </w:r>
      <w:r w:rsidRPr="00E63F62">
        <w:rPr>
          <w:highlight w:val="yellow"/>
        </w:rPr>
        <w:t xml:space="preserve"> from the hopper and keep them near nest site</w:t>
      </w:r>
      <w:r w:rsidR="001B1915">
        <w:rPr>
          <w:highlight w:val="yellow"/>
        </w:rPr>
        <w:t>s</w:t>
      </w:r>
      <w:r w:rsidRPr="00E63F62">
        <w:rPr>
          <w:highlight w:val="yellow"/>
        </w:rPr>
        <w:t xml:space="preserve">. The average energy intake per mouse at the end of each 2:1 cycle (3 days) is around 35 </w:t>
      </w:r>
      <w:r w:rsidR="001B1915">
        <w:rPr>
          <w:highlight w:val="yellow"/>
        </w:rPr>
        <w:t>k</w:t>
      </w:r>
      <w:r w:rsidRPr="00E63F62">
        <w:rPr>
          <w:highlight w:val="yellow"/>
        </w:rPr>
        <w:t>cal, equivalent to ~10</w:t>
      </w:r>
      <w:r w:rsidR="001B1915">
        <w:rPr>
          <w:highlight w:val="yellow"/>
        </w:rPr>
        <w:t xml:space="preserve"> </w:t>
      </w:r>
      <w:r w:rsidRPr="00E63F62">
        <w:rPr>
          <w:highlight w:val="yellow"/>
        </w:rPr>
        <w:t xml:space="preserve">g for </w:t>
      </w:r>
      <w:r w:rsidR="00E975DE">
        <w:rPr>
          <w:highlight w:val="yellow"/>
        </w:rPr>
        <w:t xml:space="preserve">a </w:t>
      </w:r>
      <w:r w:rsidRPr="00E63F62">
        <w:rPr>
          <w:highlight w:val="yellow"/>
        </w:rPr>
        <w:t xml:space="preserve">normal </w:t>
      </w:r>
      <w:r w:rsidR="00973254" w:rsidRPr="00E63F62">
        <w:rPr>
          <w:highlight w:val="yellow"/>
        </w:rPr>
        <w:t>diet</w:t>
      </w:r>
      <w:r w:rsidRPr="00E63F62">
        <w:rPr>
          <w:highlight w:val="yellow"/>
        </w:rPr>
        <w:t xml:space="preserve"> (3.3 </w:t>
      </w:r>
      <w:r w:rsidR="001B1915">
        <w:rPr>
          <w:highlight w:val="yellow"/>
        </w:rPr>
        <w:t>k</w:t>
      </w:r>
      <w:r w:rsidRPr="00E63F62">
        <w:rPr>
          <w:highlight w:val="yellow"/>
        </w:rPr>
        <w:t>cal/g) and ~7</w:t>
      </w:r>
      <w:r w:rsidR="00E975DE">
        <w:rPr>
          <w:highlight w:val="yellow"/>
        </w:rPr>
        <w:t xml:space="preserve"> </w:t>
      </w:r>
      <w:r w:rsidRPr="00E63F62">
        <w:rPr>
          <w:highlight w:val="yellow"/>
        </w:rPr>
        <w:t xml:space="preserve">g for HFD (4.73 </w:t>
      </w:r>
      <w:r w:rsidR="001B1915">
        <w:rPr>
          <w:highlight w:val="yellow"/>
        </w:rPr>
        <w:t>k</w:t>
      </w:r>
      <w:r w:rsidRPr="00E63F62">
        <w:rPr>
          <w:highlight w:val="yellow"/>
        </w:rPr>
        <w:t>cal/g).</w:t>
      </w:r>
    </w:p>
    <w:p w14:paraId="6090895D" w14:textId="77777777" w:rsidR="00E63F62" w:rsidRPr="00E63F62" w:rsidRDefault="00E63F62" w:rsidP="00F8079A">
      <w:pPr>
        <w:pStyle w:val="ListParagraph"/>
        <w:adjustRightInd/>
        <w:ind w:left="0"/>
        <w:jc w:val="left"/>
        <w:rPr>
          <w:highlight w:val="yellow"/>
        </w:rPr>
      </w:pPr>
    </w:p>
    <w:p w14:paraId="268347C2" w14:textId="75B36A85" w:rsidR="00783496" w:rsidRPr="00E63F62" w:rsidRDefault="00783496" w:rsidP="00F8079A">
      <w:pPr>
        <w:pStyle w:val="ListParagraph"/>
        <w:numPr>
          <w:ilvl w:val="1"/>
          <w:numId w:val="28"/>
        </w:numPr>
        <w:adjustRightInd/>
        <w:jc w:val="left"/>
        <w:rPr>
          <w:highlight w:val="yellow"/>
        </w:rPr>
      </w:pPr>
      <w:r w:rsidRPr="00E63F62">
        <w:rPr>
          <w:highlight w:val="yellow"/>
        </w:rPr>
        <w:t xml:space="preserve">Feeding period: </w:t>
      </w:r>
      <w:r w:rsidR="00E975DE">
        <w:rPr>
          <w:highlight w:val="yellow"/>
        </w:rPr>
        <w:t>p</w:t>
      </w:r>
      <w:r w:rsidRPr="00E63F62">
        <w:rPr>
          <w:highlight w:val="yellow"/>
        </w:rPr>
        <w:t>rovide a weighed amount of food at 12:00 PM for both AL and IF groups.</w:t>
      </w:r>
    </w:p>
    <w:p w14:paraId="10CD80CF" w14:textId="77777777" w:rsidR="00E63F62" w:rsidRPr="00E63F62" w:rsidRDefault="00E63F62" w:rsidP="00F8079A">
      <w:pPr>
        <w:pStyle w:val="ListParagraph"/>
        <w:adjustRightInd/>
        <w:ind w:left="0"/>
        <w:jc w:val="left"/>
        <w:rPr>
          <w:highlight w:val="yellow"/>
        </w:rPr>
      </w:pPr>
    </w:p>
    <w:p w14:paraId="1564B79E" w14:textId="7F0A6FC4" w:rsidR="00783496" w:rsidRPr="00E63F62" w:rsidRDefault="00783496" w:rsidP="00F8079A">
      <w:pPr>
        <w:pStyle w:val="ListParagraph"/>
        <w:numPr>
          <w:ilvl w:val="1"/>
          <w:numId w:val="28"/>
        </w:numPr>
        <w:adjustRightInd/>
        <w:jc w:val="left"/>
        <w:rPr>
          <w:highlight w:val="yellow"/>
        </w:rPr>
      </w:pPr>
      <w:r w:rsidRPr="00E63F62">
        <w:rPr>
          <w:highlight w:val="yellow"/>
        </w:rPr>
        <w:t xml:space="preserve">After 48 </w:t>
      </w:r>
      <w:r w:rsidR="001B1915">
        <w:rPr>
          <w:highlight w:val="yellow"/>
        </w:rPr>
        <w:t>h</w:t>
      </w:r>
      <w:r w:rsidR="00404693" w:rsidRPr="00E63F62">
        <w:rPr>
          <w:highlight w:val="yellow"/>
        </w:rPr>
        <w:t xml:space="preserve"> of </w:t>
      </w:r>
      <w:r w:rsidRPr="00E63F62">
        <w:rPr>
          <w:highlight w:val="yellow"/>
        </w:rPr>
        <w:t>providing the food, measure the weight of leftover food and mice.</w:t>
      </w:r>
    </w:p>
    <w:p w14:paraId="3D4A7BDF" w14:textId="77777777" w:rsidR="00E63F62" w:rsidRPr="00E63F62" w:rsidRDefault="00E63F62" w:rsidP="00F8079A">
      <w:pPr>
        <w:pStyle w:val="ListParagraph"/>
        <w:adjustRightInd/>
        <w:ind w:left="0"/>
        <w:jc w:val="left"/>
        <w:rPr>
          <w:highlight w:val="yellow"/>
        </w:rPr>
      </w:pPr>
    </w:p>
    <w:p w14:paraId="53E4EF94" w14:textId="4E6EB15B" w:rsidR="00783496" w:rsidRPr="001204D8" w:rsidRDefault="00783496" w:rsidP="00F8079A">
      <w:pPr>
        <w:pStyle w:val="ListParagraph"/>
        <w:numPr>
          <w:ilvl w:val="1"/>
          <w:numId w:val="28"/>
        </w:numPr>
        <w:adjustRightInd/>
        <w:jc w:val="left"/>
        <w:rPr>
          <w:highlight w:val="yellow"/>
        </w:rPr>
      </w:pPr>
      <w:r w:rsidRPr="001204D8">
        <w:rPr>
          <w:highlight w:val="yellow"/>
        </w:rPr>
        <w:t>Repeat steps 1.6</w:t>
      </w:r>
      <w:r w:rsidR="00E975DE" w:rsidRPr="001204D8">
        <w:t>–</w:t>
      </w:r>
      <w:r w:rsidRPr="001204D8">
        <w:rPr>
          <w:highlight w:val="yellow"/>
        </w:rPr>
        <w:t>1.10 for the duration of the study (</w:t>
      </w:r>
      <w:r w:rsidRPr="00F8079A">
        <w:rPr>
          <w:iCs/>
          <w:highlight w:val="yellow"/>
        </w:rPr>
        <w:t>e.g</w:t>
      </w:r>
      <w:r w:rsidRPr="001204D8">
        <w:rPr>
          <w:i/>
          <w:highlight w:val="yellow"/>
        </w:rPr>
        <w:t>.</w:t>
      </w:r>
      <w:r w:rsidR="00E975DE">
        <w:rPr>
          <w:i/>
          <w:highlight w:val="yellow"/>
        </w:rPr>
        <w:t>,</w:t>
      </w:r>
      <w:r w:rsidRPr="001204D8">
        <w:rPr>
          <w:highlight w:val="yellow"/>
        </w:rPr>
        <w:t xml:space="preserve"> 16 weeks). </w:t>
      </w:r>
    </w:p>
    <w:p w14:paraId="615058FE" w14:textId="77777777" w:rsidR="00783496" w:rsidRPr="001204D8" w:rsidRDefault="00783496" w:rsidP="00F8079A">
      <w:pPr>
        <w:pStyle w:val="ListParagraph"/>
        <w:ind w:left="0"/>
        <w:jc w:val="left"/>
        <w:rPr>
          <w:highlight w:val="yellow"/>
        </w:rPr>
      </w:pPr>
    </w:p>
    <w:p w14:paraId="6272EC4D" w14:textId="17B51485" w:rsidR="00783496" w:rsidRPr="001204D8" w:rsidRDefault="00783496" w:rsidP="00F8079A">
      <w:pPr>
        <w:pStyle w:val="ListParagraph"/>
        <w:numPr>
          <w:ilvl w:val="0"/>
          <w:numId w:val="28"/>
        </w:numPr>
        <w:adjustRightInd/>
        <w:jc w:val="left"/>
        <w:rPr>
          <w:b/>
          <w:highlight w:val="yellow"/>
        </w:rPr>
      </w:pPr>
      <w:r w:rsidRPr="001204D8">
        <w:rPr>
          <w:b/>
          <w:highlight w:val="yellow"/>
        </w:rPr>
        <w:t xml:space="preserve">Pair-feeding (PF) </w:t>
      </w:r>
      <w:r w:rsidR="00E63F62" w:rsidRPr="001204D8">
        <w:rPr>
          <w:b/>
          <w:highlight w:val="yellow"/>
        </w:rPr>
        <w:t>control grou</w:t>
      </w:r>
      <w:r w:rsidRPr="001204D8">
        <w:rPr>
          <w:b/>
          <w:highlight w:val="yellow"/>
        </w:rPr>
        <w:t>p</w:t>
      </w:r>
    </w:p>
    <w:p w14:paraId="487C2487" w14:textId="77777777" w:rsidR="00E63F62" w:rsidRDefault="00E63F62" w:rsidP="00F8079A">
      <w:pPr>
        <w:pStyle w:val="ListParagraph"/>
        <w:ind w:left="0"/>
        <w:jc w:val="left"/>
        <w:rPr>
          <w:b/>
          <w:highlight w:val="yellow"/>
        </w:rPr>
      </w:pPr>
    </w:p>
    <w:p w14:paraId="4D02BFC6" w14:textId="0796D358" w:rsidR="00783496" w:rsidRPr="00E63F62" w:rsidRDefault="00783496" w:rsidP="00F8079A">
      <w:pPr>
        <w:pStyle w:val="ListParagraph"/>
        <w:ind w:left="0"/>
        <w:jc w:val="left"/>
        <w:rPr>
          <w:bCs/>
          <w:highlight w:val="yellow"/>
        </w:rPr>
      </w:pPr>
      <w:r w:rsidRPr="00E63F62">
        <w:rPr>
          <w:bCs/>
          <w:highlight w:val="yellow"/>
        </w:rPr>
        <w:t xml:space="preserve">NOTE: For an IF experiment </w:t>
      </w:r>
      <w:r w:rsidR="00E975DE">
        <w:rPr>
          <w:bCs/>
          <w:highlight w:val="yellow"/>
        </w:rPr>
        <w:t>in which</w:t>
      </w:r>
      <w:r w:rsidRPr="00E63F62">
        <w:rPr>
          <w:bCs/>
          <w:highlight w:val="yellow"/>
        </w:rPr>
        <w:t xml:space="preserve"> altered feeding behavior is observed in a mouse model </w:t>
      </w:r>
      <w:r w:rsidRPr="00E975DE">
        <w:rPr>
          <w:bCs/>
          <w:highlight w:val="yellow"/>
        </w:rPr>
        <w:t>(</w:t>
      </w:r>
      <w:r w:rsidRPr="00F8079A">
        <w:rPr>
          <w:bCs/>
          <w:highlight w:val="yellow"/>
        </w:rPr>
        <w:t>e.g.</w:t>
      </w:r>
      <w:r w:rsidR="00E975DE" w:rsidRPr="00F8079A">
        <w:rPr>
          <w:bCs/>
          <w:highlight w:val="yellow"/>
        </w:rPr>
        <w:t>,</w:t>
      </w:r>
      <w:r w:rsidRPr="00E63F62">
        <w:rPr>
          <w:bCs/>
          <w:highlight w:val="yellow"/>
        </w:rPr>
        <w:t xml:space="preserve"> hyperphagia in </w:t>
      </w:r>
      <w:proofErr w:type="spellStart"/>
      <w:r w:rsidRPr="00E63F62">
        <w:rPr>
          <w:bCs/>
          <w:i/>
          <w:highlight w:val="yellow"/>
        </w:rPr>
        <w:t>ob</w:t>
      </w:r>
      <w:proofErr w:type="spellEnd"/>
      <w:r w:rsidRPr="00E63F62">
        <w:rPr>
          <w:bCs/>
          <w:i/>
          <w:highlight w:val="yellow"/>
        </w:rPr>
        <w:t>/</w:t>
      </w:r>
      <w:proofErr w:type="spellStart"/>
      <w:r w:rsidRPr="00E63F62">
        <w:rPr>
          <w:bCs/>
          <w:i/>
          <w:highlight w:val="yellow"/>
        </w:rPr>
        <w:t>ob</w:t>
      </w:r>
      <w:proofErr w:type="spellEnd"/>
      <w:r w:rsidRPr="00E63F62">
        <w:rPr>
          <w:bCs/>
          <w:highlight w:val="yellow"/>
        </w:rPr>
        <w:t xml:space="preserve"> mice), it is necessary to have a pair-feeding group as a control for proper calorie-independent comparison to IF. </w:t>
      </w:r>
    </w:p>
    <w:p w14:paraId="7D83E9D0" w14:textId="77777777" w:rsidR="00783496" w:rsidRPr="00E63F62" w:rsidRDefault="00783496" w:rsidP="00F8079A">
      <w:pPr>
        <w:pStyle w:val="ListParagraph"/>
        <w:ind w:left="360"/>
        <w:jc w:val="left"/>
        <w:rPr>
          <w:bCs/>
          <w:highlight w:val="yellow"/>
        </w:rPr>
      </w:pPr>
    </w:p>
    <w:p w14:paraId="48ADDD6D" w14:textId="0094ADF8" w:rsidR="00783496" w:rsidRPr="00E63F62" w:rsidRDefault="00783496" w:rsidP="00F8079A">
      <w:pPr>
        <w:pStyle w:val="ListParagraph"/>
        <w:numPr>
          <w:ilvl w:val="1"/>
          <w:numId w:val="28"/>
        </w:numPr>
        <w:adjustRightInd/>
        <w:jc w:val="left"/>
        <w:rPr>
          <w:bCs/>
          <w:highlight w:val="yellow"/>
        </w:rPr>
      </w:pPr>
      <w:r w:rsidRPr="00E63F62">
        <w:rPr>
          <w:bCs/>
          <w:highlight w:val="yellow"/>
        </w:rPr>
        <w:t xml:space="preserve">For </w:t>
      </w:r>
      <w:r w:rsidR="00912660" w:rsidRPr="00E63F62">
        <w:rPr>
          <w:bCs/>
          <w:highlight w:val="yellow"/>
        </w:rPr>
        <w:t xml:space="preserve">the </w:t>
      </w:r>
      <w:r w:rsidRPr="00E63F62">
        <w:rPr>
          <w:bCs/>
          <w:highlight w:val="yellow"/>
        </w:rPr>
        <w:t xml:space="preserve">PF control group, </w:t>
      </w:r>
      <w:r w:rsidR="007B7F46">
        <w:rPr>
          <w:bCs/>
          <w:highlight w:val="yellow"/>
        </w:rPr>
        <w:t xml:space="preserve">stagger </w:t>
      </w:r>
      <w:r w:rsidR="00912660" w:rsidRPr="00E63F62">
        <w:rPr>
          <w:bCs/>
          <w:highlight w:val="yellow"/>
        </w:rPr>
        <w:t xml:space="preserve">the </w:t>
      </w:r>
      <w:r w:rsidRPr="00E63F62">
        <w:rPr>
          <w:bCs/>
          <w:highlight w:val="yellow"/>
        </w:rPr>
        <w:t xml:space="preserve">experiment </w:t>
      </w:r>
      <w:proofErr w:type="gramStart"/>
      <w:r w:rsidRPr="00E63F62">
        <w:rPr>
          <w:bCs/>
          <w:highlight w:val="yellow"/>
        </w:rPr>
        <w:t>schedule  such</w:t>
      </w:r>
      <w:proofErr w:type="gramEnd"/>
      <w:r w:rsidRPr="00E63F62">
        <w:rPr>
          <w:bCs/>
          <w:highlight w:val="yellow"/>
        </w:rPr>
        <w:t xml:space="preserve"> that the </w:t>
      </w:r>
      <w:r w:rsidR="00404693" w:rsidRPr="00E63F62">
        <w:rPr>
          <w:bCs/>
          <w:highlight w:val="yellow"/>
        </w:rPr>
        <w:t xml:space="preserve">same </w:t>
      </w:r>
      <w:r w:rsidRPr="00E63F62">
        <w:rPr>
          <w:bCs/>
          <w:highlight w:val="yellow"/>
        </w:rPr>
        <w:t xml:space="preserve">amount of food consumed by IF group is offered to the </w:t>
      </w:r>
      <w:r w:rsidR="00912660" w:rsidRPr="00E63F62">
        <w:rPr>
          <w:bCs/>
          <w:highlight w:val="yellow"/>
        </w:rPr>
        <w:t>PF</w:t>
      </w:r>
      <w:r w:rsidRPr="00E63F62">
        <w:rPr>
          <w:bCs/>
          <w:highlight w:val="yellow"/>
        </w:rPr>
        <w:t xml:space="preserve"> group (</w:t>
      </w:r>
      <w:r w:rsidRPr="00F8079A">
        <w:rPr>
          <w:b/>
          <w:highlight w:val="yellow"/>
        </w:rPr>
        <w:t>Fig</w:t>
      </w:r>
      <w:r w:rsidR="00831AAA" w:rsidRPr="00F8079A">
        <w:rPr>
          <w:b/>
          <w:highlight w:val="yellow"/>
        </w:rPr>
        <w:t xml:space="preserve">ure </w:t>
      </w:r>
      <w:r w:rsidRPr="00F8079A">
        <w:rPr>
          <w:b/>
          <w:highlight w:val="yellow"/>
        </w:rPr>
        <w:t>2</w:t>
      </w:r>
      <w:r w:rsidRPr="00E63F62">
        <w:rPr>
          <w:bCs/>
          <w:highlight w:val="yellow"/>
        </w:rPr>
        <w:t xml:space="preserve">). </w:t>
      </w:r>
    </w:p>
    <w:p w14:paraId="680A1D78" w14:textId="77777777" w:rsidR="00E63F62" w:rsidRPr="00E63F62" w:rsidRDefault="00E63F62" w:rsidP="00F8079A">
      <w:pPr>
        <w:pStyle w:val="ListParagraph"/>
        <w:adjustRightInd/>
        <w:ind w:left="0"/>
        <w:jc w:val="left"/>
        <w:rPr>
          <w:bCs/>
          <w:highlight w:val="yellow"/>
        </w:rPr>
      </w:pPr>
    </w:p>
    <w:p w14:paraId="51148B05" w14:textId="62E2B525" w:rsidR="00783496" w:rsidRPr="00E63F62" w:rsidRDefault="00783496" w:rsidP="00F8079A">
      <w:pPr>
        <w:pStyle w:val="ListParagraph"/>
        <w:numPr>
          <w:ilvl w:val="1"/>
          <w:numId w:val="28"/>
        </w:numPr>
        <w:adjustRightInd/>
        <w:jc w:val="left"/>
        <w:rPr>
          <w:bCs/>
          <w:highlight w:val="yellow"/>
        </w:rPr>
      </w:pPr>
      <w:r w:rsidRPr="00E63F62">
        <w:rPr>
          <w:bCs/>
          <w:highlight w:val="yellow"/>
        </w:rPr>
        <w:t xml:space="preserve">Measure the amount of food </w:t>
      </w:r>
      <w:r w:rsidR="00404693" w:rsidRPr="00E63F62">
        <w:rPr>
          <w:bCs/>
          <w:highlight w:val="yellow"/>
        </w:rPr>
        <w:t>consumed</w:t>
      </w:r>
      <w:r w:rsidRPr="00E63F62">
        <w:rPr>
          <w:bCs/>
          <w:highlight w:val="yellow"/>
        </w:rPr>
        <w:t xml:space="preserve"> by the IF group over 2 days of refeeding period. </w:t>
      </w:r>
    </w:p>
    <w:p w14:paraId="7CD01F0D" w14:textId="77777777" w:rsidR="00E63F62" w:rsidRPr="00E63F62" w:rsidRDefault="00E63F62" w:rsidP="00F8079A">
      <w:pPr>
        <w:pStyle w:val="ListParagraph"/>
        <w:adjustRightInd/>
        <w:ind w:left="0"/>
        <w:jc w:val="left"/>
        <w:rPr>
          <w:bCs/>
          <w:highlight w:val="yellow"/>
        </w:rPr>
      </w:pPr>
    </w:p>
    <w:p w14:paraId="1C26124A" w14:textId="6EDF0502" w:rsidR="00783496" w:rsidRPr="00E63F62" w:rsidRDefault="00783496" w:rsidP="00F8079A">
      <w:pPr>
        <w:pStyle w:val="ListParagraph"/>
        <w:numPr>
          <w:ilvl w:val="1"/>
          <w:numId w:val="28"/>
        </w:numPr>
        <w:adjustRightInd/>
        <w:jc w:val="left"/>
        <w:rPr>
          <w:bCs/>
          <w:highlight w:val="yellow"/>
        </w:rPr>
      </w:pPr>
      <w:r w:rsidRPr="00E63F62">
        <w:rPr>
          <w:bCs/>
          <w:highlight w:val="yellow"/>
        </w:rPr>
        <w:t>Divide this amount of consumed food in the IF group evenly into three proportions and provide it daily to the PF group at 12:00 PM.</w:t>
      </w:r>
    </w:p>
    <w:p w14:paraId="7D6E359E" w14:textId="77777777" w:rsidR="00E63F62" w:rsidRPr="00E63F62" w:rsidRDefault="00E63F62" w:rsidP="00F8079A">
      <w:pPr>
        <w:pStyle w:val="ListParagraph"/>
        <w:ind w:left="0"/>
        <w:jc w:val="left"/>
        <w:rPr>
          <w:bCs/>
          <w:highlight w:val="yellow"/>
        </w:rPr>
      </w:pPr>
    </w:p>
    <w:p w14:paraId="7B9861B1" w14:textId="48456727" w:rsidR="00783496" w:rsidRDefault="00783496" w:rsidP="00F8079A">
      <w:pPr>
        <w:pStyle w:val="ListParagraph"/>
        <w:ind w:left="0"/>
        <w:jc w:val="left"/>
        <w:rPr>
          <w:highlight w:val="yellow"/>
        </w:rPr>
      </w:pPr>
      <w:r w:rsidRPr="00E63F62">
        <w:rPr>
          <w:bCs/>
          <w:highlight w:val="yellow"/>
        </w:rPr>
        <w:t xml:space="preserve">NOTE: Providing equal amount of food daily is critical. In the case of mice with hyperphagia, if the pair-fed mice are provided with </w:t>
      </w:r>
      <w:r w:rsidR="00E975DE">
        <w:rPr>
          <w:bCs/>
          <w:highlight w:val="yellow"/>
        </w:rPr>
        <w:t>an</w:t>
      </w:r>
      <w:r w:rsidRPr="00E63F62">
        <w:rPr>
          <w:bCs/>
          <w:highlight w:val="yellow"/>
        </w:rPr>
        <w:t xml:space="preserve"> amount of food less than their voluntar</w:t>
      </w:r>
      <w:r w:rsidR="000C1CA5" w:rsidRPr="00E63F62">
        <w:rPr>
          <w:bCs/>
          <w:highlight w:val="yellow"/>
        </w:rPr>
        <w:t>y</w:t>
      </w:r>
      <w:r w:rsidRPr="00E63F62">
        <w:rPr>
          <w:bCs/>
          <w:highlight w:val="yellow"/>
        </w:rPr>
        <w:t xml:space="preserve"> consumption at once, they will lik</w:t>
      </w:r>
      <w:r w:rsidRPr="001204D8">
        <w:rPr>
          <w:highlight w:val="yellow"/>
        </w:rPr>
        <w:t>ely consume all provided food and be</w:t>
      </w:r>
      <w:r w:rsidR="00E975DE">
        <w:rPr>
          <w:highlight w:val="yellow"/>
        </w:rPr>
        <w:t>come</w:t>
      </w:r>
      <w:r w:rsidRPr="001204D8">
        <w:rPr>
          <w:highlight w:val="yellow"/>
        </w:rPr>
        <w:t xml:space="preserve"> effectively fasted. This </w:t>
      </w:r>
      <w:r w:rsidR="00E975DE">
        <w:rPr>
          <w:highlight w:val="yellow"/>
        </w:rPr>
        <w:t>may then</w:t>
      </w:r>
      <w:r w:rsidRPr="001204D8">
        <w:rPr>
          <w:highlight w:val="yellow"/>
        </w:rPr>
        <w:t xml:space="preserve"> prevent proper comparison to IF-treated mice and confound the result.  </w:t>
      </w:r>
    </w:p>
    <w:p w14:paraId="39EE896D" w14:textId="77777777" w:rsidR="00E63F62" w:rsidRPr="001204D8" w:rsidRDefault="00E63F62" w:rsidP="00F8079A">
      <w:pPr>
        <w:pStyle w:val="ListParagraph"/>
        <w:ind w:left="0"/>
        <w:jc w:val="left"/>
        <w:rPr>
          <w:highlight w:val="yellow"/>
        </w:rPr>
      </w:pPr>
    </w:p>
    <w:p w14:paraId="64F2857D" w14:textId="29932A0C" w:rsidR="00783496" w:rsidRPr="001204D8" w:rsidRDefault="00783496" w:rsidP="00F8079A">
      <w:pPr>
        <w:pStyle w:val="ListParagraph"/>
        <w:numPr>
          <w:ilvl w:val="1"/>
          <w:numId w:val="28"/>
        </w:numPr>
        <w:adjustRightInd/>
        <w:jc w:val="left"/>
        <w:rPr>
          <w:highlight w:val="yellow"/>
        </w:rPr>
      </w:pPr>
      <w:r w:rsidRPr="001204D8">
        <w:rPr>
          <w:highlight w:val="yellow"/>
        </w:rPr>
        <w:t>Repeat steps 2.1</w:t>
      </w:r>
      <w:r w:rsidR="00E975DE" w:rsidRPr="001204D8">
        <w:t>–</w:t>
      </w:r>
      <w:r w:rsidRPr="001204D8">
        <w:rPr>
          <w:highlight w:val="yellow"/>
        </w:rPr>
        <w:t>2.3 for the duration of the study.</w:t>
      </w:r>
    </w:p>
    <w:p w14:paraId="5605A79A" w14:textId="77777777" w:rsidR="00783496" w:rsidRPr="001204D8" w:rsidRDefault="00783496" w:rsidP="00F8079A">
      <w:pPr>
        <w:pStyle w:val="ListParagraph"/>
        <w:adjustRightInd/>
        <w:jc w:val="left"/>
        <w:rPr>
          <w:highlight w:val="yellow"/>
          <w:lang w:eastAsia="ko-KR"/>
        </w:rPr>
      </w:pPr>
    </w:p>
    <w:p w14:paraId="46F7F17D" w14:textId="391AC66C" w:rsidR="00783496" w:rsidRPr="001204D8" w:rsidRDefault="00783496" w:rsidP="00F8079A">
      <w:pPr>
        <w:pStyle w:val="ListParagraph"/>
        <w:numPr>
          <w:ilvl w:val="0"/>
          <w:numId w:val="28"/>
        </w:numPr>
        <w:adjustRightInd/>
        <w:jc w:val="left"/>
        <w:rPr>
          <w:b/>
          <w:highlight w:val="yellow"/>
        </w:rPr>
      </w:pPr>
      <w:r w:rsidRPr="001204D8">
        <w:rPr>
          <w:b/>
          <w:highlight w:val="yellow"/>
        </w:rPr>
        <w:t xml:space="preserve">Body </w:t>
      </w:r>
      <w:r w:rsidR="00E975DE">
        <w:rPr>
          <w:b/>
          <w:highlight w:val="yellow"/>
        </w:rPr>
        <w:t>c</w:t>
      </w:r>
      <w:r w:rsidRPr="001204D8">
        <w:rPr>
          <w:b/>
          <w:highlight w:val="yellow"/>
        </w:rPr>
        <w:t xml:space="preserve">omposition </w:t>
      </w:r>
      <w:r w:rsidR="00E975DE">
        <w:rPr>
          <w:b/>
          <w:highlight w:val="yellow"/>
        </w:rPr>
        <w:t>a</w:t>
      </w:r>
      <w:r w:rsidRPr="001204D8">
        <w:rPr>
          <w:b/>
          <w:highlight w:val="yellow"/>
        </w:rPr>
        <w:t>nalysis</w:t>
      </w:r>
    </w:p>
    <w:p w14:paraId="2D34ECEC" w14:textId="77777777" w:rsidR="00E63F62" w:rsidRDefault="00E63F62" w:rsidP="00F8079A">
      <w:pPr>
        <w:pStyle w:val="ListParagraph"/>
        <w:ind w:left="0"/>
        <w:jc w:val="left"/>
        <w:rPr>
          <w:highlight w:val="yellow"/>
        </w:rPr>
      </w:pPr>
    </w:p>
    <w:p w14:paraId="3A77A0B9" w14:textId="47FCC1C5" w:rsidR="00783496" w:rsidRPr="001204D8" w:rsidRDefault="00E63F62" w:rsidP="00F8079A">
      <w:pPr>
        <w:pStyle w:val="ListParagraph"/>
        <w:ind w:left="0"/>
        <w:jc w:val="left"/>
        <w:rPr>
          <w:highlight w:val="yellow"/>
        </w:rPr>
      </w:pPr>
      <w:r>
        <w:rPr>
          <w:highlight w:val="yellow"/>
        </w:rPr>
        <w:t xml:space="preserve">NOTE: </w:t>
      </w:r>
      <w:r w:rsidR="00973254">
        <w:rPr>
          <w:highlight w:val="yellow"/>
        </w:rPr>
        <w:t>Since</w:t>
      </w:r>
      <w:r w:rsidR="00B56862">
        <w:rPr>
          <w:highlight w:val="yellow"/>
        </w:rPr>
        <w:t xml:space="preserve"> long-term</w:t>
      </w:r>
      <w:r w:rsidR="00973254">
        <w:rPr>
          <w:highlight w:val="yellow"/>
        </w:rPr>
        <w:t xml:space="preserve"> IF affects</w:t>
      </w:r>
      <w:r w:rsidR="00B56862">
        <w:rPr>
          <w:highlight w:val="yellow"/>
        </w:rPr>
        <w:t xml:space="preserve"> body </w:t>
      </w:r>
      <w:r w:rsidR="00576197">
        <w:rPr>
          <w:highlight w:val="yellow"/>
        </w:rPr>
        <w:t xml:space="preserve">weight </w:t>
      </w:r>
      <w:r w:rsidR="00B56862">
        <w:rPr>
          <w:highlight w:val="yellow"/>
        </w:rPr>
        <w:t xml:space="preserve">in mice, </w:t>
      </w:r>
      <w:r w:rsidR="00576197">
        <w:rPr>
          <w:highlight w:val="yellow"/>
        </w:rPr>
        <w:t>body composition</w:t>
      </w:r>
      <w:r w:rsidR="00783496" w:rsidRPr="001204D8">
        <w:rPr>
          <w:highlight w:val="yellow"/>
        </w:rPr>
        <w:t xml:space="preserve"> can be measured at appropriate cycles (</w:t>
      </w:r>
      <w:r w:rsidR="00783496" w:rsidRPr="00F8079A">
        <w:rPr>
          <w:iCs/>
          <w:highlight w:val="yellow"/>
        </w:rPr>
        <w:t>e.g.</w:t>
      </w:r>
      <w:r w:rsidR="00E975DE" w:rsidRPr="00F8079A">
        <w:rPr>
          <w:iCs/>
          <w:highlight w:val="yellow"/>
        </w:rPr>
        <w:t>,</w:t>
      </w:r>
      <w:r w:rsidR="00783496" w:rsidRPr="001204D8">
        <w:rPr>
          <w:highlight w:val="yellow"/>
        </w:rPr>
        <w:t xml:space="preserve"> every </w:t>
      </w:r>
      <w:r w:rsidR="00B56862">
        <w:rPr>
          <w:highlight w:val="yellow"/>
        </w:rPr>
        <w:t>3 or 4</w:t>
      </w:r>
      <w:r w:rsidR="00783496" w:rsidRPr="001204D8">
        <w:rPr>
          <w:highlight w:val="yellow"/>
        </w:rPr>
        <w:t xml:space="preserve"> cycle</w:t>
      </w:r>
      <w:r w:rsidR="00404693">
        <w:rPr>
          <w:highlight w:val="yellow"/>
        </w:rPr>
        <w:t>s</w:t>
      </w:r>
      <w:r w:rsidR="00783496" w:rsidRPr="001204D8">
        <w:rPr>
          <w:highlight w:val="yellow"/>
        </w:rPr>
        <w:t>)</w:t>
      </w:r>
      <w:r w:rsidR="00B56862">
        <w:rPr>
          <w:highlight w:val="yellow"/>
        </w:rPr>
        <w:t xml:space="preserve"> </w:t>
      </w:r>
      <w:r w:rsidR="00783496" w:rsidRPr="001204D8">
        <w:rPr>
          <w:highlight w:val="yellow"/>
        </w:rPr>
        <w:t xml:space="preserve">using </w:t>
      </w:r>
      <w:r w:rsidR="00B56862">
        <w:rPr>
          <w:highlight w:val="yellow"/>
        </w:rPr>
        <w:t>a</w:t>
      </w:r>
      <w:r w:rsidR="00783496" w:rsidRPr="001204D8">
        <w:rPr>
          <w:highlight w:val="yellow"/>
        </w:rPr>
        <w:t xml:space="preserve"> body composition analyzer</w:t>
      </w:r>
      <w:r w:rsidR="00B56862">
        <w:rPr>
          <w:highlight w:val="yellow"/>
        </w:rPr>
        <w:t xml:space="preserve"> to </w:t>
      </w:r>
      <w:r w:rsidR="00783496" w:rsidRPr="001204D8">
        <w:rPr>
          <w:highlight w:val="yellow"/>
        </w:rPr>
        <w:t>quantif</w:t>
      </w:r>
      <w:r w:rsidR="00B56862">
        <w:rPr>
          <w:highlight w:val="yellow"/>
        </w:rPr>
        <w:t>y</w:t>
      </w:r>
      <w:r w:rsidR="00783496" w:rsidRPr="001204D8">
        <w:rPr>
          <w:highlight w:val="yellow"/>
        </w:rPr>
        <w:t xml:space="preserve"> fat and lean mass in live, non-anesthetized mice.</w:t>
      </w:r>
    </w:p>
    <w:p w14:paraId="1A5DB945" w14:textId="77777777" w:rsidR="00783496" w:rsidRPr="001204D8" w:rsidRDefault="00783496" w:rsidP="00F8079A">
      <w:pPr>
        <w:pStyle w:val="ListParagraph"/>
        <w:ind w:left="360"/>
        <w:jc w:val="left"/>
        <w:rPr>
          <w:highlight w:val="yellow"/>
        </w:rPr>
      </w:pPr>
    </w:p>
    <w:p w14:paraId="18993A4D" w14:textId="1E39B776" w:rsidR="00783496" w:rsidRPr="001204D8" w:rsidRDefault="00783496" w:rsidP="00F8079A">
      <w:pPr>
        <w:pStyle w:val="ListParagraph"/>
        <w:numPr>
          <w:ilvl w:val="1"/>
          <w:numId w:val="28"/>
        </w:numPr>
        <w:adjustRightInd/>
        <w:jc w:val="left"/>
        <w:rPr>
          <w:highlight w:val="yellow"/>
        </w:rPr>
      </w:pPr>
      <w:r w:rsidRPr="001204D8">
        <w:rPr>
          <w:highlight w:val="yellow"/>
        </w:rPr>
        <w:t xml:space="preserve">Turn on the </w:t>
      </w:r>
      <w:r w:rsidR="00973254">
        <w:rPr>
          <w:highlight w:val="yellow"/>
        </w:rPr>
        <w:t>body composition analyzer</w:t>
      </w:r>
      <w:r w:rsidRPr="001204D8">
        <w:rPr>
          <w:highlight w:val="yellow"/>
        </w:rPr>
        <w:t>.</w:t>
      </w:r>
    </w:p>
    <w:p w14:paraId="32B12044" w14:textId="77777777" w:rsidR="00E63F62" w:rsidRDefault="00E63F62" w:rsidP="00F8079A">
      <w:pPr>
        <w:pStyle w:val="ListParagraph"/>
        <w:ind w:left="0"/>
        <w:jc w:val="left"/>
        <w:rPr>
          <w:b/>
          <w:highlight w:val="yellow"/>
        </w:rPr>
      </w:pPr>
    </w:p>
    <w:p w14:paraId="495E5238" w14:textId="14E71852" w:rsidR="00783496" w:rsidRPr="00E63F62" w:rsidRDefault="00783496" w:rsidP="00F8079A">
      <w:pPr>
        <w:pStyle w:val="ListParagraph"/>
        <w:ind w:left="0"/>
        <w:jc w:val="left"/>
        <w:rPr>
          <w:bCs/>
          <w:highlight w:val="yellow"/>
        </w:rPr>
      </w:pPr>
      <w:r w:rsidRPr="00E63F62">
        <w:rPr>
          <w:bCs/>
          <w:highlight w:val="yellow"/>
        </w:rPr>
        <w:t xml:space="preserve">NOTE: Before </w:t>
      </w:r>
      <w:r w:rsidRPr="00E63F62">
        <w:rPr>
          <w:bCs/>
          <w:highlight w:val="yellow"/>
          <w:lang w:val="en-CA"/>
        </w:rPr>
        <w:t xml:space="preserve">starting the program, leave the machine </w:t>
      </w:r>
      <w:r w:rsidR="00E975DE">
        <w:rPr>
          <w:bCs/>
          <w:highlight w:val="yellow"/>
          <w:lang w:val="en-CA"/>
        </w:rPr>
        <w:t>on</w:t>
      </w:r>
      <w:r w:rsidRPr="00E63F62">
        <w:rPr>
          <w:bCs/>
          <w:highlight w:val="yellow"/>
          <w:lang w:val="en-CA"/>
        </w:rPr>
        <w:t xml:space="preserve"> for at least</w:t>
      </w:r>
      <w:r w:rsidRPr="00E63F62">
        <w:rPr>
          <w:bCs/>
          <w:highlight w:val="yellow"/>
        </w:rPr>
        <w:t xml:space="preserve"> 2</w:t>
      </w:r>
      <w:r w:rsidR="00E975DE" w:rsidRPr="001204D8">
        <w:t>–</w:t>
      </w:r>
      <w:r w:rsidRPr="00E63F62">
        <w:rPr>
          <w:bCs/>
          <w:highlight w:val="yellow"/>
        </w:rPr>
        <w:t xml:space="preserve">3 </w:t>
      </w:r>
      <w:r w:rsidR="001B1915">
        <w:rPr>
          <w:bCs/>
          <w:highlight w:val="yellow"/>
        </w:rPr>
        <w:t>h</w:t>
      </w:r>
      <w:r w:rsidRPr="00E63F62">
        <w:rPr>
          <w:bCs/>
          <w:highlight w:val="yellow"/>
        </w:rPr>
        <w:t xml:space="preserve"> to warm</w:t>
      </w:r>
      <w:r w:rsidR="00E975DE">
        <w:rPr>
          <w:bCs/>
          <w:highlight w:val="yellow"/>
        </w:rPr>
        <w:t xml:space="preserve"> </w:t>
      </w:r>
      <w:r w:rsidRPr="00E63F62">
        <w:rPr>
          <w:bCs/>
          <w:highlight w:val="yellow"/>
        </w:rPr>
        <w:t xml:space="preserve">up. </w:t>
      </w:r>
    </w:p>
    <w:p w14:paraId="65FE8D90" w14:textId="77777777" w:rsidR="00E63F62" w:rsidRPr="00E63F62" w:rsidRDefault="00E63F62" w:rsidP="00F8079A">
      <w:pPr>
        <w:pStyle w:val="ListParagraph"/>
        <w:adjustRightInd/>
        <w:ind w:left="0"/>
        <w:jc w:val="left"/>
        <w:rPr>
          <w:bCs/>
          <w:highlight w:val="yellow"/>
        </w:rPr>
      </w:pPr>
    </w:p>
    <w:p w14:paraId="42851BAA" w14:textId="3B19C099" w:rsidR="00783496" w:rsidRPr="00E63F62" w:rsidRDefault="00783496" w:rsidP="00F8079A">
      <w:pPr>
        <w:pStyle w:val="ListParagraph"/>
        <w:numPr>
          <w:ilvl w:val="1"/>
          <w:numId w:val="28"/>
        </w:numPr>
        <w:adjustRightInd/>
        <w:jc w:val="left"/>
        <w:rPr>
          <w:bCs/>
          <w:highlight w:val="yellow"/>
        </w:rPr>
      </w:pPr>
      <w:r w:rsidRPr="00E63F62">
        <w:rPr>
          <w:bCs/>
          <w:highlight w:val="yellow"/>
        </w:rPr>
        <w:t xml:space="preserve">Run a system test on the body composition analyzer to test its measurement accuracy. If </w:t>
      </w:r>
      <w:r w:rsidRPr="00E63F62">
        <w:rPr>
          <w:bCs/>
          <w:highlight w:val="yellow"/>
        </w:rPr>
        <w:lastRenderedPageBreak/>
        <w:t xml:space="preserve">necessary, calibrate the system using canola oil and water samples. </w:t>
      </w:r>
    </w:p>
    <w:p w14:paraId="714377C9" w14:textId="77777777" w:rsidR="00E63F62" w:rsidRPr="00E63F62" w:rsidRDefault="00E63F62" w:rsidP="00F8079A">
      <w:pPr>
        <w:pStyle w:val="ListParagraph"/>
        <w:adjustRightInd/>
        <w:ind w:left="0"/>
        <w:jc w:val="left"/>
        <w:rPr>
          <w:bCs/>
          <w:highlight w:val="yellow"/>
        </w:rPr>
      </w:pPr>
    </w:p>
    <w:p w14:paraId="07832320" w14:textId="147896F2" w:rsidR="00783496" w:rsidRPr="00E63F62" w:rsidRDefault="00783496" w:rsidP="00F8079A">
      <w:pPr>
        <w:pStyle w:val="ListParagraph"/>
        <w:numPr>
          <w:ilvl w:val="1"/>
          <w:numId w:val="28"/>
        </w:numPr>
        <w:adjustRightInd/>
        <w:jc w:val="left"/>
        <w:rPr>
          <w:bCs/>
          <w:highlight w:val="yellow"/>
        </w:rPr>
      </w:pPr>
      <w:r w:rsidRPr="00E63F62">
        <w:rPr>
          <w:bCs/>
          <w:highlight w:val="yellow"/>
        </w:rPr>
        <w:t>Measure the body weight of each mouse.</w:t>
      </w:r>
    </w:p>
    <w:p w14:paraId="042344D4" w14:textId="77777777" w:rsidR="00E63F62" w:rsidRPr="00E63F62" w:rsidRDefault="00E63F62" w:rsidP="00F8079A">
      <w:pPr>
        <w:pStyle w:val="ListParagraph"/>
        <w:adjustRightInd/>
        <w:ind w:left="0"/>
        <w:jc w:val="left"/>
        <w:rPr>
          <w:bCs/>
          <w:highlight w:val="yellow"/>
        </w:rPr>
      </w:pPr>
    </w:p>
    <w:p w14:paraId="4CE73859" w14:textId="009CB532" w:rsidR="00783496" w:rsidRPr="00E63F62" w:rsidRDefault="00783496" w:rsidP="00F8079A">
      <w:pPr>
        <w:pStyle w:val="ListParagraph"/>
        <w:numPr>
          <w:ilvl w:val="1"/>
          <w:numId w:val="28"/>
        </w:numPr>
        <w:adjustRightInd/>
        <w:jc w:val="left"/>
        <w:rPr>
          <w:bCs/>
          <w:highlight w:val="yellow"/>
        </w:rPr>
      </w:pPr>
      <w:r w:rsidRPr="00E63F62">
        <w:rPr>
          <w:bCs/>
          <w:highlight w:val="yellow"/>
        </w:rPr>
        <w:t xml:space="preserve">Place </w:t>
      </w:r>
      <w:r w:rsidR="00E975DE">
        <w:rPr>
          <w:bCs/>
          <w:highlight w:val="yellow"/>
        </w:rPr>
        <w:t>the</w:t>
      </w:r>
      <w:r w:rsidRPr="00E63F62">
        <w:rPr>
          <w:bCs/>
          <w:highlight w:val="yellow"/>
        </w:rPr>
        <w:t xml:space="preserve"> mouse in a small animal cylindric holder. </w:t>
      </w:r>
    </w:p>
    <w:p w14:paraId="1B4F7CD3" w14:textId="77777777" w:rsidR="00E63F62" w:rsidRPr="00E63F62" w:rsidRDefault="00E63F62" w:rsidP="00F8079A">
      <w:pPr>
        <w:pStyle w:val="ListParagraph"/>
        <w:adjustRightInd/>
        <w:ind w:left="0"/>
        <w:jc w:val="left"/>
        <w:rPr>
          <w:bCs/>
          <w:highlight w:val="yellow"/>
        </w:rPr>
      </w:pPr>
    </w:p>
    <w:p w14:paraId="5D69913C" w14:textId="0C3CF5C2" w:rsidR="00783496" w:rsidRPr="00E63F62" w:rsidRDefault="00783496" w:rsidP="00F8079A">
      <w:pPr>
        <w:pStyle w:val="ListParagraph"/>
        <w:numPr>
          <w:ilvl w:val="1"/>
          <w:numId w:val="28"/>
        </w:numPr>
        <w:adjustRightInd/>
        <w:jc w:val="left"/>
        <w:rPr>
          <w:bCs/>
          <w:highlight w:val="yellow"/>
        </w:rPr>
      </w:pPr>
      <w:r w:rsidRPr="00E63F62">
        <w:rPr>
          <w:bCs/>
          <w:highlight w:val="yellow"/>
        </w:rPr>
        <w:t xml:space="preserve">Place the holder into the </w:t>
      </w:r>
      <w:r w:rsidR="00973254" w:rsidRPr="00E63F62">
        <w:rPr>
          <w:bCs/>
          <w:highlight w:val="yellow"/>
        </w:rPr>
        <w:t>body composition analyzer</w:t>
      </w:r>
      <w:r w:rsidR="001C005C" w:rsidRPr="00E63F62">
        <w:rPr>
          <w:bCs/>
          <w:highlight w:val="yellow"/>
        </w:rPr>
        <w:t xml:space="preserve"> and insert a delimiter to constrain physical movement of the mouse during the measurement</w:t>
      </w:r>
      <w:r w:rsidR="00E975DE">
        <w:rPr>
          <w:bCs/>
          <w:highlight w:val="yellow"/>
        </w:rPr>
        <w:t>.</w:t>
      </w:r>
    </w:p>
    <w:p w14:paraId="10474709" w14:textId="77777777" w:rsidR="00E63F62" w:rsidRPr="00E63F62" w:rsidRDefault="00E63F62" w:rsidP="00F8079A">
      <w:pPr>
        <w:pStyle w:val="ListParagraph"/>
        <w:adjustRightInd/>
        <w:ind w:left="0"/>
        <w:jc w:val="left"/>
        <w:rPr>
          <w:bCs/>
          <w:highlight w:val="yellow"/>
        </w:rPr>
      </w:pPr>
    </w:p>
    <w:p w14:paraId="35F5A202" w14:textId="710963D1" w:rsidR="00783496" w:rsidRPr="00E63F62" w:rsidRDefault="00783496" w:rsidP="00F8079A">
      <w:pPr>
        <w:pStyle w:val="ListParagraph"/>
        <w:numPr>
          <w:ilvl w:val="1"/>
          <w:numId w:val="28"/>
        </w:numPr>
        <w:adjustRightInd/>
        <w:jc w:val="left"/>
        <w:rPr>
          <w:bCs/>
          <w:highlight w:val="yellow"/>
        </w:rPr>
      </w:pPr>
      <w:r w:rsidRPr="00E63F62">
        <w:rPr>
          <w:bCs/>
          <w:highlight w:val="yellow"/>
        </w:rPr>
        <w:t xml:space="preserve">Run the </w:t>
      </w:r>
      <w:r w:rsidR="001C005C" w:rsidRPr="00E63F62">
        <w:rPr>
          <w:bCs/>
          <w:highlight w:val="yellow"/>
        </w:rPr>
        <w:t xml:space="preserve">scanning </w:t>
      </w:r>
      <w:r w:rsidRPr="00E63F62">
        <w:rPr>
          <w:bCs/>
          <w:highlight w:val="yellow"/>
        </w:rPr>
        <w:t>program.</w:t>
      </w:r>
    </w:p>
    <w:p w14:paraId="1675549B" w14:textId="77777777" w:rsidR="00E63F62" w:rsidRPr="00E63F62" w:rsidRDefault="00E63F62" w:rsidP="00F8079A">
      <w:pPr>
        <w:pStyle w:val="ListParagraph"/>
        <w:ind w:left="0"/>
        <w:jc w:val="left"/>
        <w:rPr>
          <w:bCs/>
          <w:highlight w:val="yellow"/>
        </w:rPr>
      </w:pPr>
    </w:p>
    <w:p w14:paraId="71ED5C9A" w14:textId="2627A960" w:rsidR="001C005C" w:rsidRPr="00E63F62" w:rsidRDefault="00783496" w:rsidP="00F8079A">
      <w:pPr>
        <w:pStyle w:val="ListParagraph"/>
        <w:ind w:left="0"/>
        <w:jc w:val="left"/>
        <w:rPr>
          <w:bCs/>
          <w:highlight w:val="yellow"/>
        </w:rPr>
      </w:pPr>
      <w:r w:rsidRPr="00E63F62">
        <w:rPr>
          <w:bCs/>
          <w:highlight w:val="yellow"/>
        </w:rPr>
        <w:t>NOTE: It take</w:t>
      </w:r>
      <w:r w:rsidRPr="00E63F62">
        <w:rPr>
          <w:bCs/>
          <w:highlight w:val="yellow"/>
          <w:lang w:val="en-CA"/>
        </w:rPr>
        <w:t>s approximately</w:t>
      </w:r>
      <w:r w:rsidRPr="00E63F62">
        <w:rPr>
          <w:bCs/>
          <w:highlight w:val="yellow"/>
        </w:rPr>
        <w:t xml:space="preserve"> 90</w:t>
      </w:r>
      <w:r w:rsidR="00E975DE" w:rsidRPr="001204D8">
        <w:t>–</w:t>
      </w:r>
      <w:r w:rsidRPr="00E63F62">
        <w:rPr>
          <w:bCs/>
          <w:highlight w:val="yellow"/>
        </w:rPr>
        <w:t xml:space="preserve">120 s to analyze. </w:t>
      </w:r>
    </w:p>
    <w:p w14:paraId="1B0C2F4E" w14:textId="77777777" w:rsidR="00E63F62" w:rsidRPr="00E63F62" w:rsidRDefault="00E63F62" w:rsidP="00F8079A">
      <w:pPr>
        <w:pStyle w:val="ListParagraph"/>
        <w:ind w:left="0"/>
        <w:jc w:val="left"/>
        <w:rPr>
          <w:bCs/>
          <w:highlight w:val="yellow"/>
        </w:rPr>
      </w:pPr>
    </w:p>
    <w:p w14:paraId="084335E4" w14:textId="728745AB" w:rsidR="00B876B3" w:rsidRDefault="001C005C" w:rsidP="00F8079A">
      <w:pPr>
        <w:pStyle w:val="ListParagraph"/>
        <w:numPr>
          <w:ilvl w:val="1"/>
          <w:numId w:val="28"/>
        </w:numPr>
        <w:jc w:val="left"/>
      </w:pPr>
      <w:r w:rsidRPr="00E63F62">
        <w:rPr>
          <w:bCs/>
          <w:highlight w:val="yellow"/>
        </w:rPr>
        <w:t>After measuremen</w:t>
      </w:r>
      <w:r>
        <w:rPr>
          <w:highlight w:val="yellow"/>
        </w:rPr>
        <w:t>t</w:t>
      </w:r>
      <w:r w:rsidR="00B876B3">
        <w:rPr>
          <w:highlight w:val="yellow"/>
        </w:rPr>
        <w:t xml:space="preserve">, remove the holder from the equipment and bring the mouse back to the cage. </w:t>
      </w:r>
    </w:p>
    <w:p w14:paraId="4A88A795" w14:textId="77777777" w:rsidR="00E63F62" w:rsidRPr="00B2366E" w:rsidRDefault="00E63F62" w:rsidP="00F8079A">
      <w:pPr>
        <w:pStyle w:val="ListParagraph"/>
        <w:ind w:left="0"/>
        <w:jc w:val="left"/>
      </w:pPr>
    </w:p>
    <w:p w14:paraId="76F52CFE" w14:textId="3FF94942" w:rsidR="00783496" w:rsidRPr="001204D8" w:rsidRDefault="00E63F62" w:rsidP="00F8079A">
      <w:pPr>
        <w:pStyle w:val="ListParagraph"/>
        <w:ind w:left="0"/>
        <w:jc w:val="left"/>
      </w:pPr>
      <w:r w:rsidRPr="00E63F62">
        <w:t xml:space="preserve">NOTE: </w:t>
      </w:r>
      <w:r w:rsidR="00783496" w:rsidRPr="00E63F62">
        <w:t xml:space="preserve">A more detailed protocol can be found in </w:t>
      </w:r>
      <w:r w:rsidR="00E975DE">
        <w:t>a previous publication</w:t>
      </w:r>
      <w:r w:rsidR="00783496" w:rsidRPr="00E63F62">
        <w:fldChar w:fldCharType="begin"/>
      </w:r>
      <w:r w:rsidR="007E0F5D" w:rsidRPr="00E63F62">
        <w:instrText xml:space="preserve"> ADDIN EN.CITE &lt;EndNote&gt;&lt;Cite&gt;&lt;Author&gt;Lancaster&lt;/Author&gt;&lt;Year&gt;2018&lt;/Year&gt;&lt;RecNum&gt;256&lt;/RecNum&gt;&lt;DisplayText&gt;&lt;style face="superscript"&gt;9&lt;/style&gt;&lt;/DisplayText&gt;&lt;record&gt;&lt;rec-number&gt;256&lt;/rec-number&gt;&lt;foreign-keys&gt;&lt;key app="EN" db-id="s2s99v9zk2tevhetva4pf52eetev2pvazasr" timestamp="1556159993"&gt;256&lt;/key&gt;&lt;/foreign-keys&gt;&lt;ref-type name="Journal Article"&gt;17&lt;/ref-type&gt;&lt;contributors&gt;&lt;authors&gt;&lt;author&gt;Lancaster, G. I.&lt;/author&gt;&lt;author&gt;Henstridge, D. C.&lt;/author&gt;&lt;/authors&gt;&lt;/contributors&gt;&lt;auth-address&gt;Baker Heart and Diabetes Institute.&amp;#xD;Baker Heart and Diabetes Institute; Darren.Henstridge@baker.edu.au.&lt;/auth-address&gt;&lt;titles&gt;&lt;title&gt;Body Composition and Metabolic Caging Analysis in High Fat Fed Mice&lt;/title&gt;&lt;secondary-title&gt;Journal of Visualized Experiments&lt;/secondary-title&gt;&lt;/titles&gt;&lt;periodical&gt;&lt;full-title&gt;Journal of Visualized Experiments&lt;/full-title&gt;&lt;abbr-1&gt;J Vis Exp&lt;/abbr-1&gt;&lt;abbr-2&gt;J Vis Exp&lt;/abbr-2&gt;&lt;abbr-3&gt;J Vis Exp&lt;/abbr-3&gt;&lt;/periodical&gt;&lt;number&gt;135&lt;/number&gt;&lt;edition&gt;2018/06/12&lt;/edition&gt;&lt;keywords&gt;&lt;keyword&gt;Animals&lt;/keyword&gt;&lt;keyword&gt;Body Composition/*genetics&lt;/keyword&gt;&lt;keyword&gt;Diet, High-Fat/*adverse effects&lt;/keyword&gt;&lt;keyword&gt;Male&lt;/keyword&gt;&lt;keyword&gt;Mice&lt;/keyword&gt;&lt;keyword&gt;Obesity/*metabolism/pathology&lt;/keyword&gt;&lt;/keywords&gt;&lt;dates&gt;&lt;year&gt;2018&lt;/year&gt;&lt;pub-dates&gt;&lt;date&gt;May 24&lt;/date&gt;&lt;/pub-dates&gt;&lt;/dates&gt;&lt;isbn&gt;1940-087X (Electronic)&amp;#xD;1940-087X (Linking)&lt;/isbn&gt;&lt;accession-num&gt;29889190&lt;/accession-num&gt;&lt;urls&gt;&lt;related-urls&gt;&lt;url&gt;https://www.ncbi.nlm.nih.gov/pubmed/29889190&lt;/url&gt;&lt;/related-urls&gt;&lt;/urls&gt;&lt;custom2&gt;PMC6101377&lt;/custom2&gt;&lt;electronic-resource-num&gt;10.3791/57280&lt;/electronic-resource-num&gt;&lt;/record&gt;&lt;/Cite&gt;&lt;/EndNote&gt;</w:instrText>
      </w:r>
      <w:r w:rsidR="00783496" w:rsidRPr="00E63F62">
        <w:fldChar w:fldCharType="separate"/>
      </w:r>
      <w:r w:rsidR="007E0F5D" w:rsidRPr="00E63F62">
        <w:rPr>
          <w:noProof/>
          <w:vertAlign w:val="superscript"/>
        </w:rPr>
        <w:t>9</w:t>
      </w:r>
      <w:r w:rsidR="00783496" w:rsidRPr="00E63F62">
        <w:fldChar w:fldCharType="end"/>
      </w:r>
      <w:r w:rsidR="00783496" w:rsidRPr="00E63F62">
        <w:t xml:space="preserve">. </w:t>
      </w:r>
    </w:p>
    <w:p w14:paraId="36CBFA45" w14:textId="77777777" w:rsidR="00783496" w:rsidRPr="001204D8" w:rsidRDefault="00783496" w:rsidP="00F8079A">
      <w:pPr>
        <w:pStyle w:val="ListParagraph"/>
        <w:ind w:left="1120"/>
        <w:jc w:val="left"/>
      </w:pPr>
    </w:p>
    <w:p w14:paraId="4A4CF56B" w14:textId="6D2B41A9" w:rsidR="00783496" w:rsidRPr="001204D8" w:rsidRDefault="00783496" w:rsidP="00F8079A">
      <w:pPr>
        <w:pStyle w:val="ListParagraph"/>
        <w:numPr>
          <w:ilvl w:val="0"/>
          <w:numId w:val="28"/>
        </w:numPr>
        <w:adjustRightInd/>
        <w:jc w:val="left"/>
        <w:rPr>
          <w:b/>
        </w:rPr>
      </w:pPr>
      <w:r w:rsidRPr="001204D8">
        <w:rPr>
          <w:b/>
        </w:rPr>
        <w:t>Glucose and</w:t>
      </w:r>
      <w:r w:rsidR="00E63F62" w:rsidRPr="001204D8">
        <w:rPr>
          <w:b/>
        </w:rPr>
        <w:t xml:space="preserve"> insulin tolerance tests</w:t>
      </w:r>
    </w:p>
    <w:p w14:paraId="5C855FE6" w14:textId="77777777" w:rsidR="00E63F62" w:rsidRDefault="00E63F62" w:rsidP="00F8079A">
      <w:pPr>
        <w:pStyle w:val="ListParagraph"/>
        <w:adjustRightInd/>
        <w:ind w:left="0"/>
        <w:jc w:val="left"/>
      </w:pPr>
    </w:p>
    <w:p w14:paraId="678325A2" w14:textId="0CF4366E" w:rsidR="00783496" w:rsidRPr="001204D8" w:rsidRDefault="00783496" w:rsidP="00F8079A">
      <w:pPr>
        <w:pStyle w:val="ListParagraph"/>
        <w:numPr>
          <w:ilvl w:val="1"/>
          <w:numId w:val="28"/>
        </w:numPr>
        <w:adjustRightInd/>
        <w:jc w:val="left"/>
      </w:pPr>
      <w:r w:rsidRPr="001204D8">
        <w:t xml:space="preserve">For </w:t>
      </w:r>
      <w:r w:rsidR="00A310D8">
        <w:t>glucose tolerance test (</w:t>
      </w:r>
      <w:r w:rsidRPr="001204D8">
        <w:t>GTT</w:t>
      </w:r>
      <w:r w:rsidR="00AE1C06">
        <w:t>)</w:t>
      </w:r>
      <w:r w:rsidRPr="001204D8">
        <w:t>, measure body weight and body composition of each mouse before subjecting to fasting and mark the tail with a permanent marker for easy and rapid indexing.</w:t>
      </w:r>
    </w:p>
    <w:p w14:paraId="53199B0A" w14:textId="77777777" w:rsidR="00E63F62" w:rsidRDefault="00E63F62" w:rsidP="00F8079A">
      <w:pPr>
        <w:pStyle w:val="ListParagraph"/>
        <w:adjustRightInd/>
        <w:ind w:left="0"/>
        <w:jc w:val="left"/>
      </w:pPr>
    </w:p>
    <w:p w14:paraId="2D4797B0" w14:textId="01F946B1" w:rsidR="00783496" w:rsidRPr="00E63F62" w:rsidRDefault="00783496" w:rsidP="00F8079A">
      <w:pPr>
        <w:pStyle w:val="ListParagraph"/>
        <w:numPr>
          <w:ilvl w:val="1"/>
          <w:numId w:val="28"/>
        </w:numPr>
        <w:adjustRightInd/>
        <w:jc w:val="left"/>
      </w:pPr>
      <w:r w:rsidRPr="001204D8">
        <w:t>Place</w:t>
      </w:r>
      <w:r w:rsidRPr="00E63F62">
        <w:t xml:space="preserve"> mice in new cages without food at 7:00 PM for overnight fasting.</w:t>
      </w:r>
    </w:p>
    <w:p w14:paraId="6BD4E64B" w14:textId="77777777" w:rsidR="00E63F62" w:rsidRPr="00E63F62" w:rsidRDefault="00E63F62" w:rsidP="00F8079A">
      <w:pPr>
        <w:pStyle w:val="ListParagraph"/>
        <w:ind w:left="0"/>
        <w:jc w:val="left"/>
      </w:pPr>
    </w:p>
    <w:p w14:paraId="2E92FAA1" w14:textId="0ED4AAC1" w:rsidR="00783496" w:rsidRPr="00E63F62" w:rsidRDefault="00783496" w:rsidP="00F8079A">
      <w:pPr>
        <w:pStyle w:val="ListParagraph"/>
        <w:ind w:left="0"/>
        <w:jc w:val="left"/>
      </w:pPr>
      <w:r w:rsidRPr="00E63F62">
        <w:t>NOTE: Overnight fasting is the standard protocol, yet due to mouse physiology (</w:t>
      </w:r>
      <w:r w:rsidRPr="00F8079A">
        <w:rPr>
          <w:iCs/>
        </w:rPr>
        <w:t>e.g.</w:t>
      </w:r>
      <w:r w:rsidR="00E975DE" w:rsidRPr="00F8079A">
        <w:rPr>
          <w:iCs/>
        </w:rPr>
        <w:t>,</w:t>
      </w:r>
      <w:r w:rsidRPr="00E63F62">
        <w:t xml:space="preserve"> increased glucose utilization after prolonged fasting</w:t>
      </w:r>
      <w:r w:rsidRPr="00E63F62">
        <w:fldChar w:fldCharType="begin">
          <w:fldData xml:space="preserve">PEVuZE5vdGU+PENpdGU+PEF1dGhvcj5BeWFsYTwvQXV0aG9yPjxZZWFyPjIwMTA8L1llYXI+PFJl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</w:fldData>
        </w:fldChar>
      </w:r>
      <w:r w:rsidR="007E0F5D" w:rsidRPr="00E63F62">
        <w:instrText xml:space="preserve"> ADDIN EN.CITE </w:instrText>
      </w:r>
      <w:r w:rsidR="007E0F5D" w:rsidRPr="00E63F62">
        <w:fldChar w:fldCharType="begin">
          <w:fldData xml:space="preserve">PEVuZE5vdGU+PENpdGU+PEF1dGhvcj5BeWFsYTwvQXV0aG9yPjxZZWFyPjIwMTA8L1llYXI+PFJl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</w:fldData>
        </w:fldChar>
      </w:r>
      <w:r w:rsidR="007E0F5D" w:rsidRPr="00E63F62">
        <w:instrText xml:space="preserve"> ADDIN EN.CITE.DATA </w:instrText>
      </w:r>
      <w:r w:rsidR="007E0F5D" w:rsidRPr="00E63F62">
        <w:fldChar w:fldCharType="end"/>
      </w:r>
      <w:r w:rsidRPr="00E63F62">
        <w:fldChar w:fldCharType="separate"/>
      </w:r>
      <w:r w:rsidR="007E0F5D" w:rsidRPr="00E63F62">
        <w:rPr>
          <w:noProof/>
          <w:vertAlign w:val="superscript"/>
        </w:rPr>
        <w:t>10,11</w:t>
      </w:r>
      <w:r w:rsidRPr="00E63F62">
        <w:fldChar w:fldCharType="end"/>
      </w:r>
      <w:r w:rsidRPr="00E63F62">
        <w:t xml:space="preserve">), shorter fasting (~6 </w:t>
      </w:r>
      <w:r w:rsidR="001B1915">
        <w:t>h</w:t>
      </w:r>
      <w:r w:rsidRPr="00E63F62">
        <w:t xml:space="preserve">) can be used as described for ITT. </w:t>
      </w:r>
    </w:p>
    <w:p w14:paraId="0C719528" w14:textId="77777777" w:rsidR="00E63F62" w:rsidRPr="00E63F62" w:rsidRDefault="00E63F62" w:rsidP="00F8079A">
      <w:pPr>
        <w:pStyle w:val="ListParagraph"/>
        <w:adjustRightInd/>
        <w:ind w:left="0"/>
        <w:jc w:val="left"/>
      </w:pPr>
    </w:p>
    <w:p w14:paraId="57A5B519" w14:textId="24D31E75" w:rsidR="00783496" w:rsidRPr="00E63F62" w:rsidRDefault="00783496" w:rsidP="00F8079A">
      <w:pPr>
        <w:pStyle w:val="ListParagraph"/>
        <w:numPr>
          <w:ilvl w:val="1"/>
          <w:numId w:val="28"/>
        </w:numPr>
        <w:adjustRightInd/>
        <w:jc w:val="left"/>
      </w:pPr>
      <w:r w:rsidRPr="00E63F62">
        <w:t>After fasting 14</w:t>
      </w:r>
      <w:r w:rsidR="00E975DE" w:rsidRPr="001204D8">
        <w:t>–</w:t>
      </w:r>
      <w:r w:rsidRPr="00E63F62">
        <w:t>16</w:t>
      </w:r>
      <w:r w:rsidRPr="00E63F62">
        <w:rPr>
          <w:rFonts w:eastAsia="MS Gothic"/>
        </w:rPr>
        <w:t> </w:t>
      </w:r>
      <w:r w:rsidR="001B1915">
        <w:t>h</w:t>
      </w:r>
      <w:r w:rsidRPr="00E63F62">
        <w:t xml:space="preserve"> (9:00 AM </w:t>
      </w:r>
      <w:r w:rsidR="006046B5" w:rsidRPr="00E63F62">
        <w:t xml:space="preserve">in </w:t>
      </w:r>
      <w:r w:rsidRPr="00E63F62">
        <w:t>the following morning), measure body weight and body composition</w:t>
      </w:r>
      <w:r w:rsidRPr="00E63F62" w:rsidDel="00E47EA7">
        <w:t xml:space="preserve"> </w:t>
      </w:r>
      <w:r w:rsidRPr="00E63F62">
        <w:t>of each mouse and calculate the amount of glucose dosage based on body weight.</w:t>
      </w:r>
    </w:p>
    <w:p w14:paraId="0BEC33EE" w14:textId="77777777" w:rsidR="00E63F62" w:rsidRPr="00E63F62" w:rsidRDefault="00E63F62" w:rsidP="00F8079A">
      <w:pPr>
        <w:pStyle w:val="ListParagraph"/>
        <w:ind w:left="0"/>
        <w:jc w:val="left"/>
      </w:pPr>
    </w:p>
    <w:p w14:paraId="0B216C48" w14:textId="5C5D8CB7" w:rsidR="00783496" w:rsidRPr="00E63F62" w:rsidRDefault="00783496" w:rsidP="00F8079A">
      <w:pPr>
        <w:pStyle w:val="ListParagraph"/>
        <w:ind w:left="0"/>
        <w:jc w:val="left"/>
      </w:pPr>
      <w:r w:rsidRPr="00E63F62">
        <w:t>NOTE: To avoid overestimation of glucose intolerance in obese mice, lean mass obtained from the body composition analysis can be used to calculate glucose dosage</w:t>
      </w:r>
      <w:r w:rsidRPr="00E63F62">
        <w:fldChar w:fldCharType="begin">
          <w:fldData xml:space="preserve">PEVuZE5vdGU+PENpdGU+PEF1dGhvcj5NY0d1aW5uZXNzPC9BdXRob3I+PFllYXI+MjAwOTwvWWVh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</w:fldData>
        </w:fldChar>
      </w:r>
      <w:r w:rsidR="007E0F5D" w:rsidRPr="00E63F62">
        <w:instrText xml:space="preserve"> ADDIN EN.CITE </w:instrText>
      </w:r>
      <w:r w:rsidR="007E0F5D" w:rsidRPr="00E63F62">
        <w:fldChar w:fldCharType="begin">
          <w:fldData xml:space="preserve">PEVuZE5vdGU+PENpdGU+PEF1dGhvcj5NY0d1aW5uZXNzPC9BdXRob3I+PFllYXI+MjAwOTwvWWVh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</w:fldData>
        </w:fldChar>
      </w:r>
      <w:r w:rsidR="007E0F5D" w:rsidRPr="00E63F62">
        <w:instrText xml:space="preserve"> ADDIN EN.CITE.DATA </w:instrText>
      </w:r>
      <w:r w:rsidR="007E0F5D" w:rsidRPr="00E63F62">
        <w:fldChar w:fldCharType="end"/>
      </w:r>
      <w:r w:rsidRPr="00E63F62">
        <w:fldChar w:fldCharType="separate"/>
      </w:r>
      <w:r w:rsidR="007E0F5D" w:rsidRPr="00E63F62">
        <w:rPr>
          <w:noProof/>
          <w:vertAlign w:val="superscript"/>
        </w:rPr>
        <w:t>12,13</w:t>
      </w:r>
      <w:r w:rsidRPr="00E63F62">
        <w:fldChar w:fldCharType="end"/>
      </w:r>
      <w:r w:rsidRPr="00E63F62">
        <w:t>.</w:t>
      </w:r>
    </w:p>
    <w:p w14:paraId="2B0B1AF9" w14:textId="77777777" w:rsidR="00E63F62" w:rsidRPr="00E63F62" w:rsidRDefault="00E63F62" w:rsidP="00F8079A">
      <w:pPr>
        <w:pStyle w:val="ListParagraph"/>
        <w:adjustRightInd/>
        <w:ind w:left="0"/>
        <w:jc w:val="left"/>
      </w:pPr>
    </w:p>
    <w:p w14:paraId="1C43C4B9" w14:textId="52444100" w:rsidR="00783496" w:rsidRPr="00E63F62" w:rsidRDefault="00783496" w:rsidP="00F8079A">
      <w:pPr>
        <w:pStyle w:val="ListParagraph"/>
        <w:numPr>
          <w:ilvl w:val="1"/>
          <w:numId w:val="28"/>
        </w:numPr>
        <w:adjustRightInd/>
        <w:jc w:val="left"/>
      </w:pPr>
      <w:r w:rsidRPr="00E63F62">
        <w:t>For each mouse,</w:t>
      </w:r>
      <w:r w:rsidR="005A4B97" w:rsidRPr="00E63F62">
        <w:t xml:space="preserve"> cut the tip of the tail (0.5</w:t>
      </w:r>
      <w:r w:rsidR="00E975DE" w:rsidRPr="001204D8">
        <w:t>–</w:t>
      </w:r>
      <w:r w:rsidR="005A4B97" w:rsidRPr="00E63F62">
        <w:t>1</w:t>
      </w:r>
      <w:r w:rsidR="00E975DE">
        <w:t>.0</w:t>
      </w:r>
      <w:r w:rsidR="005A4B97" w:rsidRPr="00E63F62">
        <w:t xml:space="preserve"> mm) using clean surgical scissors</w:t>
      </w:r>
      <w:r w:rsidRPr="00E63F62">
        <w:t>. After wiping off the first drop of blood, draw a fresh drop of blood from the tail and measure baseline fasting blood glucose level with the glucometer.</w:t>
      </w:r>
    </w:p>
    <w:p w14:paraId="03398F46" w14:textId="77777777" w:rsidR="00E63F62" w:rsidRPr="00E63F62" w:rsidRDefault="00E63F62" w:rsidP="00F8079A">
      <w:pPr>
        <w:pStyle w:val="ListParagraph"/>
        <w:adjustRightInd/>
        <w:ind w:left="0"/>
        <w:jc w:val="left"/>
      </w:pPr>
    </w:p>
    <w:p w14:paraId="6EDEBA61" w14:textId="7221815D" w:rsidR="00783496" w:rsidRPr="00E63F62" w:rsidRDefault="00783496" w:rsidP="00F8079A">
      <w:pPr>
        <w:pStyle w:val="ListParagraph"/>
        <w:numPr>
          <w:ilvl w:val="1"/>
          <w:numId w:val="28"/>
        </w:numPr>
        <w:adjustRightInd/>
        <w:jc w:val="left"/>
      </w:pPr>
      <w:r w:rsidRPr="00E63F62">
        <w:t>Subject mice to</w:t>
      </w:r>
      <w:r w:rsidR="00E975DE">
        <w:t xml:space="preserve"> an</w:t>
      </w:r>
      <w:r w:rsidRPr="00E63F62">
        <w:t xml:space="preserve"> intraperitoneal injection of glucose (1</w:t>
      </w:r>
      <w:r w:rsidRPr="00E63F62">
        <w:rPr>
          <w:rFonts w:eastAsia="MS Gothic"/>
        </w:rPr>
        <w:t> </w:t>
      </w:r>
      <w:r w:rsidRPr="00E63F62">
        <w:t xml:space="preserve">mg/g of body weight). </w:t>
      </w:r>
    </w:p>
    <w:p w14:paraId="07AEE39D" w14:textId="77777777" w:rsidR="00E63F62" w:rsidRPr="00E63F62" w:rsidRDefault="00E63F62" w:rsidP="00F8079A">
      <w:pPr>
        <w:pStyle w:val="ListParagraph"/>
        <w:ind w:left="0"/>
        <w:jc w:val="left"/>
      </w:pPr>
    </w:p>
    <w:p w14:paraId="71A11EE2" w14:textId="10E9C7E4" w:rsidR="00783496" w:rsidRPr="00E63F62" w:rsidRDefault="00783496" w:rsidP="00F8079A">
      <w:pPr>
        <w:pStyle w:val="ListParagraph"/>
        <w:ind w:left="0"/>
        <w:jc w:val="left"/>
      </w:pPr>
      <w:r w:rsidRPr="00E63F62">
        <w:t>NOTE: Based on the objective of an experiment (</w:t>
      </w:r>
      <w:r w:rsidRPr="00F8079A">
        <w:rPr>
          <w:iCs/>
        </w:rPr>
        <w:t>e.g</w:t>
      </w:r>
      <w:r w:rsidRPr="00E63F62">
        <w:rPr>
          <w:i/>
        </w:rPr>
        <w:t>.</w:t>
      </w:r>
      <w:r w:rsidR="00E975DE">
        <w:rPr>
          <w:i/>
        </w:rPr>
        <w:t>,</w:t>
      </w:r>
      <w:r w:rsidRPr="00E63F62">
        <w:t xml:space="preserve"> examining incretin effects), oral administration of glucose can be performed by oral gavage. The protocol for oral GTT (OGTT) </w:t>
      </w:r>
      <w:r w:rsidRPr="00E63F62">
        <w:lastRenderedPageBreak/>
        <w:t>can be found in another study</w:t>
      </w:r>
      <w:r w:rsidRPr="00E63F62">
        <w:fldChar w:fldCharType="begin"/>
      </w:r>
      <w:r w:rsidR="007E0F5D" w:rsidRPr="00E63F62">
        <w:instrText xml:space="preserve"> ADDIN EN.CITE &lt;EndNote&gt;&lt;Cite&gt;&lt;Author&gt;Nagy&lt;/Author&gt;&lt;Year&gt;2018&lt;/Year&gt;&lt;RecNum&gt;276&lt;/RecNum&gt;&lt;DisplayText&gt;&lt;style face="superscript"&gt;14&lt;/style&gt;&lt;/DisplayText&gt;&lt;record&gt;&lt;rec-number&gt;276&lt;/rec-number&gt;&lt;foreign-keys&gt;&lt;key app="EN" db-id="s2s99v9zk2tevhetva4pf52eetev2pvazasr" timestamp="1556204349"&gt;276&lt;/key&gt;&lt;/foreign-keys&gt;&lt;ref-type name="Journal Article"&gt;17&lt;/ref-type&gt;&lt;contributors&gt;&lt;authors&gt;&lt;author&gt;Nagy, C.&lt;/author&gt;&lt;author&gt;Einwallner, E.&lt;/author&gt;&lt;/authors&gt;&lt;/contributors&gt;&lt;auth-address&gt;Department of Laboratory Medicine, Medical University of Vienna.&amp;#xD;Department of Laboratory Medicine, Medical University of Vienna; elisa.einwallner@meduniwien.ac.at.&lt;/auth-address&gt;&lt;titles&gt;&lt;title&gt;Study of In Vivo Glucose Metabolism in High-fat Diet-fed Mice Using Oral Glucose Tolerance Test (OGTT) and Insulin Tolerance Test (ITT)&lt;/title&gt;&lt;secondary-title&gt;Journal of Visualized Experiments&lt;/secondary-title&gt;&lt;/titles&gt;&lt;periodical&gt;&lt;full-title&gt;Journal of Visualized Experiments&lt;/full-title&gt;&lt;abbr-1&gt;J Vis Exp&lt;/abbr-1&gt;&lt;abbr-2&gt;J Vis Exp&lt;/abbr-2&gt;&lt;abbr-3&gt;J Vis Exp&lt;/abbr-3&gt;&lt;/periodical&gt;&lt;number&gt;131&lt;/number&gt;&lt;edition&gt;2018/01/25&lt;/edition&gt;&lt;keywords&gt;&lt;keyword&gt;Animals&lt;/keyword&gt;&lt;keyword&gt;Blood Glucose/*metabolism&lt;/keyword&gt;&lt;keyword&gt;Diabetes Mellitus, Type 2/*blood/diagnosis&lt;/keyword&gt;&lt;keyword&gt;Diet, High-Fat/*methods&lt;/keyword&gt;&lt;keyword&gt;Disease Models, Animal&lt;/keyword&gt;&lt;keyword&gt;Glucose Tolerance Test/*methods&lt;/keyword&gt;&lt;keyword&gt;Insulin/*blood&lt;/keyword&gt;&lt;keyword&gt;Insulin Resistance/*physiology&lt;/keyword&gt;&lt;keyword&gt;Male&lt;/keyword&gt;&lt;keyword&gt;Mice&lt;/keyword&gt;&lt;keyword&gt;Obesity/*blood&lt;/keyword&gt;&lt;/keywords&gt;&lt;dates&gt;&lt;year&gt;2018&lt;/year&gt;&lt;pub-dates&gt;&lt;date&gt;Jan 7&lt;/date&gt;&lt;/pub-dates&gt;&lt;/dates&gt;&lt;isbn&gt;1940-087X (Electronic)&amp;#xD;1940-087X (Linking)&lt;/isbn&gt;&lt;accession-num&gt;29364280&lt;/accession-num&gt;&lt;urls&gt;&lt;related-urls&gt;&lt;url&gt;https://www.ncbi.nlm.nih.gov/pubmed/29364280&lt;/url&gt;&lt;/related-urls&gt;&lt;/urls&gt;&lt;custom2&gt;PMC5908452&lt;/custom2&gt;&lt;electronic-resource-num&gt;10.3791/56672&lt;/electronic-resource-num&gt;&lt;/record&gt;&lt;/Cite&gt;&lt;/EndNote&gt;</w:instrText>
      </w:r>
      <w:r w:rsidRPr="00E63F62">
        <w:fldChar w:fldCharType="separate"/>
      </w:r>
      <w:r w:rsidR="007E0F5D" w:rsidRPr="00E63F62">
        <w:rPr>
          <w:noProof/>
          <w:vertAlign w:val="superscript"/>
        </w:rPr>
        <w:t>14</w:t>
      </w:r>
      <w:r w:rsidRPr="00E63F62">
        <w:fldChar w:fldCharType="end"/>
      </w:r>
      <w:r w:rsidRPr="00E63F62">
        <w:t>.</w:t>
      </w:r>
    </w:p>
    <w:p w14:paraId="625A9AA9" w14:textId="77777777" w:rsidR="00E63F62" w:rsidRPr="00E63F62" w:rsidRDefault="00E63F62" w:rsidP="00F8079A">
      <w:pPr>
        <w:pStyle w:val="ListParagraph"/>
        <w:adjustRightInd/>
        <w:ind w:left="0"/>
        <w:jc w:val="left"/>
      </w:pPr>
    </w:p>
    <w:p w14:paraId="4D2AC9D9" w14:textId="1F7E7651" w:rsidR="00783496" w:rsidRPr="00E63F62" w:rsidRDefault="00783496" w:rsidP="00F8079A">
      <w:pPr>
        <w:pStyle w:val="ListParagraph"/>
        <w:numPr>
          <w:ilvl w:val="1"/>
          <w:numId w:val="28"/>
        </w:numPr>
        <w:adjustRightInd/>
        <w:jc w:val="left"/>
      </w:pPr>
      <w:r w:rsidRPr="00E63F62">
        <w:t>Measure blood glucose from the tail at 0, 5, 15, 30, 60, and 120</w:t>
      </w:r>
      <w:r w:rsidRPr="00E63F62">
        <w:rPr>
          <w:rFonts w:eastAsia="MS Gothic"/>
        </w:rPr>
        <w:t> </w:t>
      </w:r>
      <w:r w:rsidRPr="00E63F62">
        <w:t>min post-glucose injection.</w:t>
      </w:r>
    </w:p>
    <w:p w14:paraId="43138FE3" w14:textId="77777777" w:rsidR="00E63F62" w:rsidRPr="00E63F62" w:rsidRDefault="00E63F62" w:rsidP="00F8079A">
      <w:pPr>
        <w:pStyle w:val="ListParagraph"/>
        <w:adjustRightInd/>
        <w:ind w:left="0"/>
        <w:jc w:val="left"/>
      </w:pPr>
    </w:p>
    <w:p w14:paraId="7D8E6C82" w14:textId="3E3A2ED5" w:rsidR="00783496" w:rsidRPr="00E63F62" w:rsidRDefault="00783496" w:rsidP="00F8079A">
      <w:pPr>
        <w:pStyle w:val="ListParagraph"/>
        <w:numPr>
          <w:ilvl w:val="1"/>
          <w:numId w:val="28"/>
        </w:numPr>
        <w:adjustRightInd/>
        <w:jc w:val="left"/>
      </w:pPr>
      <w:r w:rsidRPr="00E63F62">
        <w:t xml:space="preserve">After finishing </w:t>
      </w:r>
      <w:r w:rsidR="00E975DE">
        <w:t xml:space="preserve">the </w:t>
      </w:r>
      <w:r w:rsidRPr="00E63F62">
        <w:t xml:space="preserve">GTT, provide </w:t>
      </w:r>
      <w:r w:rsidR="00E975DE">
        <w:t xml:space="preserve">a </w:t>
      </w:r>
      <w:proofErr w:type="gramStart"/>
      <w:r w:rsidRPr="00E63F62">
        <w:t>sufficient amount of</w:t>
      </w:r>
      <w:proofErr w:type="gramEnd"/>
      <w:r w:rsidRPr="00E63F62">
        <w:t xml:space="preserve"> food.</w:t>
      </w:r>
    </w:p>
    <w:p w14:paraId="48FFDCC2" w14:textId="77777777" w:rsidR="00E63F62" w:rsidRPr="00E63F62" w:rsidRDefault="00E63F62" w:rsidP="00F8079A">
      <w:pPr>
        <w:pStyle w:val="ListParagraph"/>
        <w:adjustRightInd/>
        <w:ind w:left="0"/>
        <w:jc w:val="left"/>
      </w:pPr>
    </w:p>
    <w:p w14:paraId="5B80AB38" w14:textId="308A5E7A" w:rsidR="00E63F62" w:rsidRDefault="00783496" w:rsidP="00F8079A">
      <w:pPr>
        <w:pStyle w:val="ListParagraph"/>
        <w:numPr>
          <w:ilvl w:val="1"/>
          <w:numId w:val="28"/>
        </w:numPr>
        <w:adjustRightInd/>
        <w:jc w:val="left"/>
      </w:pPr>
      <w:r w:rsidRPr="00E63F62">
        <w:t>For</w:t>
      </w:r>
      <w:r w:rsidR="00E975DE">
        <w:t xml:space="preserve"> the</w:t>
      </w:r>
      <w:r w:rsidRPr="00E63F62">
        <w:t xml:space="preserve"> </w:t>
      </w:r>
      <w:r w:rsidR="00AE1C06" w:rsidRPr="00E63F62">
        <w:t>insulin tolerance test (</w:t>
      </w:r>
      <w:r w:rsidRPr="00E63F62">
        <w:t>ITT</w:t>
      </w:r>
      <w:r w:rsidR="00AE1C06" w:rsidRPr="00E63F62">
        <w:t>)</w:t>
      </w:r>
      <w:r w:rsidRPr="00E63F62">
        <w:t>, remove food at 9:00 AM.</w:t>
      </w:r>
    </w:p>
    <w:p w14:paraId="0BD873C3" w14:textId="13BCFF39" w:rsidR="00E63F62" w:rsidRPr="00E63F62" w:rsidRDefault="00E63F62" w:rsidP="00F8079A">
      <w:pPr>
        <w:pStyle w:val="ListParagraph"/>
        <w:adjustRightInd/>
        <w:ind w:left="0"/>
        <w:jc w:val="left"/>
      </w:pPr>
    </w:p>
    <w:p w14:paraId="5BE5BFE5" w14:textId="470C09B4" w:rsidR="00783496" w:rsidRPr="00E63F62" w:rsidRDefault="00783496" w:rsidP="00F8079A">
      <w:pPr>
        <w:pStyle w:val="ListParagraph"/>
        <w:adjustRightInd/>
        <w:ind w:left="0"/>
        <w:jc w:val="left"/>
      </w:pPr>
      <w:r w:rsidRPr="00E63F62">
        <w:t xml:space="preserve">NOTE: Since both GTT and ITT are stress-inducing experiences for mice that can elevate blood glucose levels and change physiology, it is recommended to perform ITT after providing at least </w:t>
      </w:r>
      <w:r w:rsidR="001C0A70">
        <w:t xml:space="preserve">2–3 </w:t>
      </w:r>
      <w:r w:rsidRPr="00E63F62">
        <w:t xml:space="preserve">days of recovery after GTT experiment. </w:t>
      </w:r>
    </w:p>
    <w:p w14:paraId="4EFE850E" w14:textId="77777777" w:rsidR="00E63F62" w:rsidRPr="00E63F62" w:rsidRDefault="00E63F62" w:rsidP="00F8079A">
      <w:pPr>
        <w:pStyle w:val="ListParagraph"/>
        <w:adjustRightInd/>
        <w:ind w:left="0"/>
        <w:jc w:val="left"/>
      </w:pPr>
    </w:p>
    <w:p w14:paraId="17FF9A06" w14:textId="33DD123D" w:rsidR="00783496" w:rsidRPr="00E63F62" w:rsidRDefault="00783496" w:rsidP="00F8079A">
      <w:pPr>
        <w:pStyle w:val="ListParagraph"/>
        <w:numPr>
          <w:ilvl w:val="1"/>
          <w:numId w:val="28"/>
        </w:numPr>
        <w:adjustRightInd/>
        <w:jc w:val="left"/>
      </w:pPr>
      <w:r w:rsidRPr="00E63F62">
        <w:t>After fasting for 6</w:t>
      </w:r>
      <w:r w:rsidRPr="00E63F62">
        <w:rPr>
          <w:rFonts w:eastAsia="MS Gothic"/>
        </w:rPr>
        <w:t> </w:t>
      </w:r>
      <w:r w:rsidR="001B1915">
        <w:t>h</w:t>
      </w:r>
      <w:r w:rsidRPr="00E63F62">
        <w:t xml:space="preserve"> (3:00 PM), measure baseline blood glucose from the tail as described in step </w:t>
      </w:r>
      <w:r w:rsidR="001C0A70">
        <w:t>4.</w:t>
      </w:r>
      <w:r w:rsidRPr="00E63F62">
        <w:t>4.</w:t>
      </w:r>
    </w:p>
    <w:p w14:paraId="5580ED5F" w14:textId="77777777" w:rsidR="00E63F62" w:rsidRPr="00E63F62" w:rsidRDefault="00E63F62" w:rsidP="00F8079A">
      <w:pPr>
        <w:pStyle w:val="ListParagraph"/>
        <w:adjustRightInd/>
        <w:ind w:left="0"/>
        <w:jc w:val="left"/>
      </w:pPr>
    </w:p>
    <w:p w14:paraId="43C485E3" w14:textId="43116B74" w:rsidR="00783496" w:rsidRPr="001204D8" w:rsidRDefault="00783496" w:rsidP="00F8079A">
      <w:pPr>
        <w:pStyle w:val="ListParagraph"/>
        <w:numPr>
          <w:ilvl w:val="1"/>
          <w:numId w:val="28"/>
        </w:numPr>
        <w:adjustRightInd/>
        <w:jc w:val="left"/>
      </w:pPr>
      <w:r w:rsidRPr="001204D8">
        <w:t xml:space="preserve">Subject mice to </w:t>
      </w:r>
      <w:proofErr w:type="spellStart"/>
      <w:r w:rsidR="001C0A70">
        <w:t>i.p.</w:t>
      </w:r>
      <w:proofErr w:type="spellEnd"/>
      <w:r w:rsidR="001C0A70">
        <w:t xml:space="preserve"> </w:t>
      </w:r>
      <w:r w:rsidRPr="001204D8">
        <w:t>injection of insulin (0.65</w:t>
      </w:r>
      <w:r w:rsidRPr="001204D8">
        <w:rPr>
          <w:rFonts w:eastAsia="MS Gothic"/>
        </w:rPr>
        <w:t> </w:t>
      </w:r>
      <w:proofErr w:type="spellStart"/>
      <w:r w:rsidRPr="001204D8">
        <w:t>mU</w:t>
      </w:r>
      <w:proofErr w:type="spellEnd"/>
      <w:r w:rsidRPr="001204D8">
        <w:t>/g of body weight).</w:t>
      </w:r>
    </w:p>
    <w:p w14:paraId="0EF2170E" w14:textId="77777777" w:rsidR="00E63F62" w:rsidRDefault="00E63F62" w:rsidP="00F8079A">
      <w:pPr>
        <w:pStyle w:val="ListParagraph"/>
        <w:adjustRightInd/>
        <w:ind w:left="0"/>
        <w:jc w:val="left"/>
      </w:pPr>
    </w:p>
    <w:p w14:paraId="655127A9" w14:textId="0E540AF3" w:rsidR="00783496" w:rsidRPr="001204D8" w:rsidRDefault="00783496" w:rsidP="00F8079A">
      <w:pPr>
        <w:pStyle w:val="ListParagraph"/>
        <w:numPr>
          <w:ilvl w:val="1"/>
          <w:numId w:val="28"/>
        </w:numPr>
        <w:adjustRightInd/>
        <w:jc w:val="left"/>
      </w:pPr>
      <w:r w:rsidRPr="001204D8">
        <w:t>Measure blood glucose from the tail at 0, 15, 30, 60, 90</w:t>
      </w:r>
      <w:r w:rsidR="005E0425">
        <w:t>,</w:t>
      </w:r>
      <w:r w:rsidRPr="001204D8">
        <w:t xml:space="preserve"> and 120</w:t>
      </w:r>
      <w:r w:rsidRPr="001204D8">
        <w:rPr>
          <w:rFonts w:eastAsia="MS Gothic"/>
        </w:rPr>
        <w:t> </w:t>
      </w:r>
      <w:r w:rsidRPr="001204D8">
        <w:t xml:space="preserve">min post-insulin injection. </w:t>
      </w:r>
    </w:p>
    <w:p w14:paraId="2D5B7A21" w14:textId="77777777" w:rsidR="00E63F62" w:rsidRPr="00E63F62" w:rsidRDefault="00E63F62" w:rsidP="00F8079A">
      <w:pPr>
        <w:pStyle w:val="ListParagraph"/>
        <w:adjustRightInd/>
        <w:ind w:left="0"/>
        <w:jc w:val="left"/>
        <w:rPr>
          <w:rFonts w:asciiTheme="minorHAnsi" w:hAnsiTheme="minorHAnsi" w:cstheme="minorHAnsi"/>
          <w:b/>
        </w:rPr>
      </w:pPr>
    </w:p>
    <w:p w14:paraId="73645A4F" w14:textId="43945A5D" w:rsidR="006E32A8" w:rsidRPr="001D1CA5" w:rsidRDefault="00783496" w:rsidP="00F8079A">
      <w:pPr>
        <w:pStyle w:val="ListParagraph"/>
        <w:numPr>
          <w:ilvl w:val="1"/>
          <w:numId w:val="28"/>
        </w:numPr>
        <w:adjustRightInd/>
        <w:jc w:val="left"/>
        <w:rPr>
          <w:rFonts w:asciiTheme="minorHAnsi" w:hAnsiTheme="minorHAnsi" w:cstheme="minorHAnsi"/>
          <w:b/>
        </w:rPr>
      </w:pPr>
      <w:r w:rsidRPr="001D1CA5">
        <w:t>After finishing</w:t>
      </w:r>
      <w:r w:rsidRPr="001204D8">
        <w:t xml:space="preserve"> ITT, provide </w:t>
      </w:r>
      <w:r w:rsidR="009709DE">
        <w:t xml:space="preserve">a </w:t>
      </w:r>
      <w:proofErr w:type="gramStart"/>
      <w:r w:rsidR="009709DE">
        <w:t>sufficient</w:t>
      </w:r>
      <w:r w:rsidR="006046B5">
        <w:t xml:space="preserve"> amount of</w:t>
      </w:r>
      <w:proofErr w:type="gramEnd"/>
      <w:r w:rsidRPr="001204D8">
        <w:t xml:space="preserve"> food.</w:t>
      </w:r>
    </w:p>
    <w:p w14:paraId="54C09801" w14:textId="77777777" w:rsidR="001D1CA5" w:rsidRPr="001D1CA5" w:rsidRDefault="001D1CA5" w:rsidP="00F8079A">
      <w:pPr>
        <w:adjustRightInd/>
        <w:ind w:left="142"/>
        <w:contextualSpacing/>
        <w:jc w:val="left"/>
        <w:rPr>
          <w:rFonts w:asciiTheme="minorHAnsi" w:hAnsiTheme="minorHAnsi" w:cstheme="minorHAnsi"/>
          <w:b/>
        </w:rPr>
      </w:pPr>
    </w:p>
    <w:p w14:paraId="001F69DE" w14:textId="4CE81955" w:rsidR="006E32A8" w:rsidRPr="006E32A8" w:rsidRDefault="00B06317" w:rsidP="00F8079A">
      <w:pPr>
        <w:pStyle w:val="NormalWeb"/>
        <w:numPr>
          <w:ilvl w:val="0"/>
          <w:numId w:val="28"/>
        </w:numPr>
        <w:spacing w:before="0" w:beforeAutospacing="0" w:after="0" w:afterAutospacing="0"/>
        <w:contextualSpacing/>
        <w:jc w:val="left"/>
        <w:rPr>
          <w:rFonts w:asciiTheme="minorHAnsi" w:hAnsiTheme="minorHAnsi" w:cstheme="minorHAnsi"/>
          <w:b/>
        </w:rPr>
      </w:pPr>
      <w:r>
        <w:rPr>
          <w:rFonts w:asciiTheme="minorHAnsi" w:hAnsiTheme="minorHAnsi" w:cstheme="minorHAnsi"/>
          <w:b/>
        </w:rPr>
        <w:t>Indirect calorimetry</w:t>
      </w:r>
    </w:p>
    <w:p w14:paraId="216E3271"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39A233A9" w14:textId="38AB48FC" w:rsidR="00FB51F0" w:rsidRDefault="00E63F62" w:rsidP="00F8079A">
      <w:pPr>
        <w:pStyle w:val="NormalWeb"/>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NOTE: </w:t>
      </w:r>
      <w:r w:rsidR="006E32A8" w:rsidRPr="00B2366E">
        <w:rPr>
          <w:rFonts w:asciiTheme="minorHAnsi" w:hAnsiTheme="minorHAnsi" w:cstheme="minorHAnsi"/>
        </w:rPr>
        <w:t>Energy metabolism</w:t>
      </w:r>
      <w:r w:rsidR="00B06317">
        <w:rPr>
          <w:rFonts w:asciiTheme="minorHAnsi" w:hAnsiTheme="minorHAnsi" w:cstheme="minorHAnsi"/>
        </w:rPr>
        <w:t xml:space="preserve"> of IF-treated mice</w:t>
      </w:r>
      <w:r w:rsidR="006E32A8" w:rsidRPr="00B2366E">
        <w:rPr>
          <w:rFonts w:asciiTheme="minorHAnsi" w:hAnsiTheme="minorHAnsi" w:cstheme="minorHAnsi"/>
        </w:rPr>
        <w:t xml:space="preserve"> </w:t>
      </w:r>
      <w:r w:rsidR="00780A61">
        <w:rPr>
          <w:rFonts w:asciiTheme="minorHAnsi" w:hAnsiTheme="minorHAnsi" w:cstheme="minorHAnsi"/>
        </w:rPr>
        <w:t xml:space="preserve">can be </w:t>
      </w:r>
      <w:r w:rsidR="0072500C">
        <w:rPr>
          <w:rFonts w:asciiTheme="minorHAnsi" w:hAnsiTheme="minorHAnsi" w:cstheme="minorHAnsi"/>
        </w:rPr>
        <w:t xml:space="preserve">further </w:t>
      </w:r>
      <w:r w:rsidR="006E32A8" w:rsidRPr="00B2366E">
        <w:rPr>
          <w:rFonts w:asciiTheme="minorHAnsi" w:hAnsiTheme="minorHAnsi" w:cstheme="minorHAnsi"/>
        </w:rPr>
        <w:t xml:space="preserve">evaluated through indirect calorimetry over a single cycle of IF. </w:t>
      </w:r>
      <w:r w:rsidR="00BA1BF4">
        <w:rPr>
          <w:rFonts w:asciiTheme="minorHAnsi" w:hAnsiTheme="minorHAnsi" w:cstheme="minorHAnsi"/>
        </w:rPr>
        <w:t>This will measure oxygen consumption (VO</w:t>
      </w:r>
      <w:r w:rsidR="00BA1BF4" w:rsidRPr="00B2366E">
        <w:rPr>
          <w:rFonts w:asciiTheme="minorHAnsi" w:hAnsiTheme="minorHAnsi" w:cstheme="minorHAnsi"/>
          <w:vertAlign w:val="subscript"/>
        </w:rPr>
        <w:t>2</w:t>
      </w:r>
      <w:r w:rsidR="00BA1BF4">
        <w:rPr>
          <w:rFonts w:asciiTheme="minorHAnsi" w:hAnsiTheme="minorHAnsi" w:cstheme="minorHAnsi"/>
        </w:rPr>
        <w:t>), carbon dioxide production (VCO</w:t>
      </w:r>
      <w:r w:rsidR="00BA1BF4" w:rsidRPr="00B2366E">
        <w:rPr>
          <w:rFonts w:asciiTheme="minorHAnsi" w:hAnsiTheme="minorHAnsi" w:cstheme="minorHAnsi"/>
          <w:vertAlign w:val="subscript"/>
        </w:rPr>
        <w:t>2</w:t>
      </w:r>
      <w:r w:rsidR="00BA1BF4">
        <w:rPr>
          <w:rFonts w:asciiTheme="minorHAnsi" w:hAnsiTheme="minorHAnsi" w:cstheme="minorHAnsi"/>
        </w:rPr>
        <w:t>), respiratory exchange ratio (RER), and heat (kcal/h).</w:t>
      </w:r>
    </w:p>
    <w:p w14:paraId="56250A09"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1B4EA551" w14:textId="11FBCF1D" w:rsidR="00E706E7" w:rsidRDefault="00E706E7" w:rsidP="00F8079A">
      <w:pPr>
        <w:pStyle w:val="NormalWeb"/>
        <w:numPr>
          <w:ilvl w:val="1"/>
          <w:numId w:val="28"/>
        </w:numPr>
        <w:spacing w:before="0" w:beforeAutospacing="0" w:after="0" w:afterAutospacing="0"/>
        <w:contextualSpacing/>
        <w:jc w:val="left"/>
        <w:rPr>
          <w:rFonts w:asciiTheme="minorHAnsi" w:hAnsiTheme="minorHAnsi" w:cstheme="minorHAnsi"/>
        </w:rPr>
      </w:pPr>
      <w:r>
        <w:rPr>
          <w:rFonts w:asciiTheme="minorHAnsi" w:hAnsiTheme="minorHAnsi" w:cstheme="minorHAnsi"/>
        </w:rPr>
        <w:t>T</w:t>
      </w:r>
      <w:r w:rsidRPr="00365434">
        <w:rPr>
          <w:rFonts w:asciiTheme="minorHAnsi" w:hAnsiTheme="minorHAnsi" w:cstheme="minorHAnsi"/>
        </w:rPr>
        <w:t xml:space="preserve">urn on the </w:t>
      </w:r>
      <w:r>
        <w:rPr>
          <w:rFonts w:asciiTheme="minorHAnsi" w:hAnsiTheme="minorHAnsi" w:cstheme="minorHAnsi"/>
        </w:rPr>
        <w:t xml:space="preserve">power of the indirect calorimeter </w:t>
      </w:r>
      <w:r w:rsidR="007D3513">
        <w:rPr>
          <w:rFonts w:asciiTheme="minorHAnsi" w:hAnsiTheme="minorHAnsi" w:cstheme="minorHAnsi"/>
        </w:rPr>
        <w:t>s</w:t>
      </w:r>
      <w:r w:rsidRPr="00365434">
        <w:rPr>
          <w:rFonts w:asciiTheme="minorHAnsi" w:hAnsiTheme="minorHAnsi" w:cstheme="minorHAnsi"/>
        </w:rPr>
        <w:t>ystem</w:t>
      </w:r>
      <w:r>
        <w:rPr>
          <w:rFonts w:asciiTheme="minorHAnsi" w:hAnsiTheme="minorHAnsi" w:cstheme="minorHAnsi"/>
        </w:rPr>
        <w:t xml:space="preserve"> at least 2 </w:t>
      </w:r>
      <w:r w:rsidR="001B1915">
        <w:rPr>
          <w:rFonts w:asciiTheme="minorHAnsi" w:hAnsiTheme="minorHAnsi" w:cstheme="minorHAnsi"/>
        </w:rPr>
        <w:t>h</w:t>
      </w:r>
      <w:r>
        <w:rPr>
          <w:rFonts w:asciiTheme="minorHAnsi" w:hAnsiTheme="minorHAnsi" w:cstheme="minorHAnsi"/>
        </w:rPr>
        <w:t xml:space="preserve"> before running </w:t>
      </w:r>
      <w:r w:rsidR="009709DE">
        <w:rPr>
          <w:rFonts w:asciiTheme="minorHAnsi" w:hAnsiTheme="minorHAnsi" w:cstheme="minorHAnsi"/>
        </w:rPr>
        <w:t xml:space="preserve">the </w:t>
      </w:r>
      <w:r>
        <w:rPr>
          <w:rFonts w:asciiTheme="minorHAnsi" w:hAnsiTheme="minorHAnsi" w:cstheme="minorHAnsi"/>
        </w:rPr>
        <w:t>experiment.</w:t>
      </w:r>
    </w:p>
    <w:p w14:paraId="634B3289" w14:textId="77777777" w:rsidR="00E63F62" w:rsidRDefault="00E63F62" w:rsidP="00F8079A">
      <w:pPr>
        <w:pStyle w:val="NormalWeb"/>
        <w:spacing w:before="0" w:beforeAutospacing="0" w:after="0" w:afterAutospacing="0"/>
        <w:contextualSpacing/>
        <w:jc w:val="left"/>
        <w:rPr>
          <w:rFonts w:asciiTheme="minorHAnsi" w:hAnsiTheme="minorHAnsi" w:cstheme="minorHAnsi"/>
          <w:b/>
        </w:rPr>
      </w:pPr>
    </w:p>
    <w:p w14:paraId="2F11BD19" w14:textId="39A0A79E" w:rsidR="00E706E7" w:rsidRPr="00E63F62" w:rsidRDefault="00E706E7" w:rsidP="00F8079A">
      <w:pPr>
        <w:pStyle w:val="NormalWeb"/>
        <w:spacing w:before="0" w:beforeAutospacing="0" w:after="0" w:afterAutospacing="0"/>
        <w:contextualSpacing/>
        <w:jc w:val="left"/>
        <w:rPr>
          <w:rFonts w:asciiTheme="minorHAnsi" w:hAnsiTheme="minorHAnsi" w:cstheme="minorHAnsi"/>
          <w:bCs/>
        </w:rPr>
      </w:pPr>
      <w:r w:rsidRPr="00E63F62">
        <w:rPr>
          <w:rFonts w:asciiTheme="minorHAnsi" w:hAnsiTheme="minorHAnsi" w:cstheme="minorHAnsi"/>
          <w:bCs/>
        </w:rPr>
        <w:t>NOTE: This system warm-up is important for accurate measurement</w:t>
      </w:r>
      <w:r w:rsidR="00992307" w:rsidRPr="00E63F62">
        <w:rPr>
          <w:rFonts w:asciiTheme="minorHAnsi" w:hAnsiTheme="minorHAnsi" w:cstheme="minorHAnsi"/>
          <w:bCs/>
        </w:rPr>
        <w:t>.</w:t>
      </w:r>
      <w:r w:rsidRPr="00E63F62">
        <w:rPr>
          <w:rFonts w:asciiTheme="minorHAnsi" w:hAnsiTheme="minorHAnsi" w:cstheme="minorHAnsi"/>
          <w:bCs/>
        </w:rPr>
        <w:t xml:space="preserve"> </w:t>
      </w:r>
    </w:p>
    <w:p w14:paraId="4B02D73C"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2D1FAD51" w14:textId="044549A8" w:rsidR="002132E9" w:rsidRDefault="00E706E7" w:rsidP="00F8079A">
      <w:pPr>
        <w:pStyle w:val="NormalWeb"/>
        <w:numPr>
          <w:ilvl w:val="1"/>
          <w:numId w:val="28"/>
        </w:numPr>
        <w:spacing w:before="0" w:beforeAutospacing="0" w:after="0" w:afterAutospacing="0"/>
        <w:contextualSpacing/>
        <w:jc w:val="left"/>
        <w:rPr>
          <w:rFonts w:asciiTheme="minorHAnsi" w:hAnsiTheme="minorHAnsi" w:cstheme="minorHAnsi"/>
        </w:rPr>
      </w:pPr>
      <w:r w:rsidRPr="002132E9">
        <w:rPr>
          <w:rFonts w:asciiTheme="minorHAnsi" w:hAnsiTheme="minorHAnsi" w:cstheme="minorHAnsi"/>
        </w:rPr>
        <w:t xml:space="preserve">Prepare </w:t>
      </w:r>
      <w:r w:rsidR="002132E9">
        <w:rPr>
          <w:rFonts w:asciiTheme="minorHAnsi" w:hAnsiTheme="minorHAnsi" w:cstheme="minorHAnsi"/>
        </w:rPr>
        <w:t>c</w:t>
      </w:r>
      <w:r w:rsidRPr="002132E9">
        <w:rPr>
          <w:rFonts w:asciiTheme="minorHAnsi" w:hAnsiTheme="minorHAnsi" w:cstheme="minorHAnsi"/>
        </w:rPr>
        <w:t>ages with clean bedding, fill water bottles</w:t>
      </w:r>
      <w:r w:rsidR="007D3513">
        <w:rPr>
          <w:rFonts w:asciiTheme="minorHAnsi" w:hAnsiTheme="minorHAnsi" w:cstheme="minorHAnsi"/>
        </w:rPr>
        <w:t>,</w:t>
      </w:r>
      <w:r w:rsidRPr="002132E9">
        <w:rPr>
          <w:rFonts w:asciiTheme="minorHAnsi" w:hAnsiTheme="minorHAnsi" w:cstheme="minorHAnsi"/>
        </w:rPr>
        <w:t xml:space="preserve"> and</w:t>
      </w:r>
      <w:r w:rsidR="002132E9" w:rsidRPr="002132E9">
        <w:rPr>
          <w:rFonts w:asciiTheme="minorHAnsi" w:hAnsiTheme="minorHAnsi" w:cstheme="minorHAnsi"/>
        </w:rPr>
        <w:t xml:space="preserve"> add the pre-weighed</w:t>
      </w:r>
      <w:r w:rsidR="009709DE">
        <w:rPr>
          <w:rFonts w:asciiTheme="minorHAnsi" w:hAnsiTheme="minorHAnsi" w:cstheme="minorHAnsi"/>
        </w:rPr>
        <w:t xml:space="preserve"> amount of</w:t>
      </w:r>
      <w:r w:rsidR="002132E9" w:rsidRPr="002132E9">
        <w:rPr>
          <w:rFonts w:asciiTheme="minorHAnsi" w:hAnsiTheme="minorHAnsi" w:cstheme="minorHAnsi"/>
        </w:rPr>
        <w:t xml:space="preserve"> chow </w:t>
      </w:r>
      <w:r w:rsidR="002132E9" w:rsidRPr="005108B2">
        <w:rPr>
          <w:rFonts w:asciiTheme="minorHAnsi" w:hAnsiTheme="minorHAnsi" w:cstheme="minorHAnsi"/>
        </w:rPr>
        <w:t xml:space="preserve">to the food hoppers. </w:t>
      </w:r>
    </w:p>
    <w:p w14:paraId="07C79D5D"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2BF2F840" w14:textId="225347EB" w:rsidR="005A5437" w:rsidRDefault="002132E9" w:rsidP="00F8079A">
      <w:pPr>
        <w:pStyle w:val="NormalWeb"/>
        <w:numPr>
          <w:ilvl w:val="1"/>
          <w:numId w:val="28"/>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Check the condition of the </w:t>
      </w:r>
      <w:proofErr w:type="spellStart"/>
      <w:r w:rsidR="007D3513">
        <w:rPr>
          <w:rFonts w:asciiTheme="minorHAnsi" w:hAnsiTheme="minorHAnsi" w:cstheme="minorHAnsi"/>
        </w:rPr>
        <w:t>D</w:t>
      </w:r>
      <w:r w:rsidRPr="002132E9">
        <w:rPr>
          <w:rFonts w:asciiTheme="minorHAnsi" w:hAnsiTheme="minorHAnsi" w:cstheme="minorHAnsi"/>
        </w:rPr>
        <w:t>rierite</w:t>
      </w:r>
      <w:proofErr w:type="spellEnd"/>
      <w:r w:rsidRPr="002132E9">
        <w:rPr>
          <w:rFonts w:asciiTheme="minorHAnsi" w:hAnsiTheme="minorHAnsi" w:cstheme="minorHAnsi"/>
        </w:rPr>
        <w:t xml:space="preserve"> and </w:t>
      </w:r>
      <w:r w:rsidR="007D3513">
        <w:rPr>
          <w:rFonts w:asciiTheme="minorHAnsi" w:hAnsiTheme="minorHAnsi" w:cstheme="minorHAnsi"/>
        </w:rPr>
        <w:t>l</w:t>
      </w:r>
      <w:r w:rsidRPr="002132E9">
        <w:rPr>
          <w:rFonts w:asciiTheme="minorHAnsi" w:hAnsiTheme="minorHAnsi" w:cstheme="minorHAnsi"/>
        </w:rPr>
        <w:t xml:space="preserve">ime </w:t>
      </w:r>
      <w:r w:rsidR="007D3513">
        <w:rPr>
          <w:rFonts w:asciiTheme="minorHAnsi" w:hAnsiTheme="minorHAnsi" w:cstheme="minorHAnsi"/>
        </w:rPr>
        <w:t>s</w:t>
      </w:r>
      <w:r w:rsidRPr="002132E9">
        <w:rPr>
          <w:rFonts w:asciiTheme="minorHAnsi" w:hAnsiTheme="minorHAnsi" w:cstheme="minorHAnsi"/>
        </w:rPr>
        <w:t>oda</w:t>
      </w:r>
      <w:r>
        <w:rPr>
          <w:rFonts w:asciiTheme="minorHAnsi" w:hAnsiTheme="minorHAnsi" w:cstheme="minorHAnsi"/>
        </w:rPr>
        <w:t xml:space="preserve">. If a color indicator of the </w:t>
      </w:r>
      <w:proofErr w:type="spellStart"/>
      <w:r w:rsidR="007D3513">
        <w:rPr>
          <w:rFonts w:asciiTheme="minorHAnsi" w:hAnsiTheme="minorHAnsi" w:cstheme="minorHAnsi"/>
        </w:rPr>
        <w:t>D</w:t>
      </w:r>
      <w:r>
        <w:rPr>
          <w:rFonts w:asciiTheme="minorHAnsi" w:hAnsiTheme="minorHAnsi" w:cstheme="minorHAnsi"/>
        </w:rPr>
        <w:t>rierite</w:t>
      </w:r>
      <w:proofErr w:type="spellEnd"/>
      <w:r>
        <w:rPr>
          <w:rFonts w:asciiTheme="minorHAnsi" w:hAnsiTheme="minorHAnsi" w:cstheme="minorHAnsi"/>
        </w:rPr>
        <w:t xml:space="preserve"> </w:t>
      </w:r>
      <w:r w:rsidR="007D3513">
        <w:rPr>
          <w:rFonts w:asciiTheme="minorHAnsi" w:hAnsiTheme="minorHAnsi" w:cstheme="minorHAnsi"/>
        </w:rPr>
        <w:t>appears</w:t>
      </w:r>
      <w:r>
        <w:rPr>
          <w:rFonts w:asciiTheme="minorHAnsi" w:hAnsiTheme="minorHAnsi" w:cstheme="minorHAnsi"/>
        </w:rPr>
        <w:t xml:space="preserve"> pink</w:t>
      </w:r>
      <w:r w:rsidR="007D3513">
        <w:rPr>
          <w:rFonts w:asciiTheme="minorHAnsi" w:hAnsiTheme="minorHAnsi" w:cstheme="minorHAnsi"/>
        </w:rPr>
        <w:t>,</w:t>
      </w:r>
      <w:r w:rsidR="004C4509">
        <w:rPr>
          <w:rFonts w:asciiTheme="minorHAnsi" w:hAnsiTheme="minorHAnsi" w:cstheme="minorHAnsi"/>
        </w:rPr>
        <w:t xml:space="preserve"> which</w:t>
      </w:r>
      <w:r>
        <w:rPr>
          <w:rFonts w:asciiTheme="minorHAnsi" w:hAnsiTheme="minorHAnsi" w:cstheme="minorHAnsi"/>
        </w:rPr>
        <w:t xml:space="preserve"> indicat</w:t>
      </w:r>
      <w:r w:rsidR="004C4509">
        <w:rPr>
          <w:rFonts w:asciiTheme="minorHAnsi" w:hAnsiTheme="minorHAnsi" w:cstheme="minorHAnsi"/>
        </w:rPr>
        <w:t>es</w:t>
      </w:r>
      <w:r>
        <w:rPr>
          <w:rFonts w:asciiTheme="minorHAnsi" w:hAnsiTheme="minorHAnsi" w:cstheme="minorHAnsi"/>
        </w:rPr>
        <w:t xml:space="preserve"> that </w:t>
      </w:r>
      <w:r w:rsidR="002959A0">
        <w:rPr>
          <w:rFonts w:asciiTheme="minorHAnsi" w:hAnsiTheme="minorHAnsi" w:cstheme="minorHAnsi"/>
        </w:rPr>
        <w:t xml:space="preserve">the </w:t>
      </w:r>
      <w:proofErr w:type="spellStart"/>
      <w:r w:rsidR="007D3513">
        <w:rPr>
          <w:rFonts w:asciiTheme="minorHAnsi" w:hAnsiTheme="minorHAnsi" w:cstheme="minorHAnsi"/>
        </w:rPr>
        <w:t>D</w:t>
      </w:r>
      <w:r w:rsidR="002959A0">
        <w:rPr>
          <w:rFonts w:asciiTheme="minorHAnsi" w:hAnsiTheme="minorHAnsi" w:cstheme="minorHAnsi"/>
        </w:rPr>
        <w:t>rierite</w:t>
      </w:r>
      <w:proofErr w:type="spellEnd"/>
      <w:r>
        <w:rPr>
          <w:rFonts w:asciiTheme="minorHAnsi" w:hAnsiTheme="minorHAnsi" w:cstheme="minorHAnsi"/>
        </w:rPr>
        <w:t xml:space="preserve"> has absorbed </w:t>
      </w:r>
      <w:r w:rsidR="00DE4271">
        <w:rPr>
          <w:rFonts w:asciiTheme="minorHAnsi" w:hAnsiTheme="minorHAnsi" w:cstheme="minorHAnsi"/>
        </w:rPr>
        <w:t>a</w:t>
      </w:r>
      <w:r>
        <w:rPr>
          <w:rFonts w:asciiTheme="minorHAnsi" w:hAnsiTheme="minorHAnsi" w:cstheme="minorHAnsi"/>
        </w:rPr>
        <w:t xml:space="preserve"> high amount of moisture</w:t>
      </w:r>
      <w:r w:rsidR="004C4509">
        <w:rPr>
          <w:rFonts w:asciiTheme="minorHAnsi" w:hAnsiTheme="minorHAnsi" w:cstheme="minorHAnsi"/>
        </w:rPr>
        <w:t xml:space="preserve">, </w:t>
      </w:r>
      <w:r w:rsidR="00317576">
        <w:rPr>
          <w:rFonts w:asciiTheme="minorHAnsi" w:hAnsiTheme="minorHAnsi" w:cstheme="minorHAnsi"/>
        </w:rPr>
        <w:t xml:space="preserve">it is necessary to </w:t>
      </w:r>
      <w:r w:rsidR="004C4509">
        <w:rPr>
          <w:rFonts w:asciiTheme="minorHAnsi" w:hAnsiTheme="minorHAnsi" w:cstheme="minorHAnsi"/>
        </w:rPr>
        <w:t xml:space="preserve">replace or top </w:t>
      </w:r>
      <w:r w:rsidR="007D3513">
        <w:rPr>
          <w:rFonts w:asciiTheme="minorHAnsi" w:hAnsiTheme="minorHAnsi" w:cstheme="minorHAnsi"/>
        </w:rPr>
        <w:t>with</w:t>
      </w:r>
      <w:r w:rsidR="004C4509">
        <w:rPr>
          <w:rFonts w:asciiTheme="minorHAnsi" w:hAnsiTheme="minorHAnsi" w:cstheme="minorHAnsi"/>
        </w:rPr>
        <w:t xml:space="preserve"> fresh </w:t>
      </w:r>
      <w:proofErr w:type="spellStart"/>
      <w:r w:rsidR="007D3513">
        <w:rPr>
          <w:rFonts w:asciiTheme="minorHAnsi" w:hAnsiTheme="minorHAnsi" w:cstheme="minorHAnsi"/>
        </w:rPr>
        <w:t>D</w:t>
      </w:r>
      <w:r w:rsidR="004C4509">
        <w:rPr>
          <w:rFonts w:asciiTheme="minorHAnsi" w:hAnsiTheme="minorHAnsi" w:cstheme="minorHAnsi"/>
        </w:rPr>
        <w:t>rierite</w:t>
      </w:r>
      <w:proofErr w:type="spellEnd"/>
      <w:r w:rsidR="004C4509">
        <w:rPr>
          <w:rFonts w:asciiTheme="minorHAnsi" w:hAnsiTheme="minorHAnsi" w:cstheme="minorHAnsi"/>
        </w:rPr>
        <w:t>.</w:t>
      </w:r>
    </w:p>
    <w:p w14:paraId="21F48FB5"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4726AB38" w14:textId="180C10FE" w:rsidR="005108B2" w:rsidRPr="005108B2" w:rsidRDefault="005A5437" w:rsidP="00F8079A">
      <w:pPr>
        <w:pStyle w:val="NormalWeb"/>
        <w:numPr>
          <w:ilvl w:val="1"/>
          <w:numId w:val="28"/>
        </w:numPr>
        <w:spacing w:before="0" w:beforeAutospacing="0" w:after="0" w:afterAutospacing="0"/>
        <w:contextualSpacing/>
        <w:jc w:val="left"/>
        <w:rPr>
          <w:rFonts w:asciiTheme="minorHAnsi" w:hAnsiTheme="minorHAnsi" w:cstheme="minorHAnsi"/>
        </w:rPr>
      </w:pPr>
      <w:r>
        <w:rPr>
          <w:rFonts w:asciiTheme="minorHAnsi" w:hAnsiTheme="minorHAnsi" w:cstheme="minorHAnsi"/>
        </w:rPr>
        <w:t>Calibrat</w:t>
      </w:r>
      <w:r w:rsidR="00B563E0">
        <w:rPr>
          <w:rFonts w:asciiTheme="minorHAnsi" w:hAnsiTheme="minorHAnsi" w:cstheme="minorHAnsi"/>
        </w:rPr>
        <w:t xml:space="preserve">e the system using a gas with </w:t>
      </w:r>
      <w:r w:rsidR="00317576">
        <w:rPr>
          <w:rFonts w:asciiTheme="minorHAnsi" w:hAnsiTheme="minorHAnsi" w:cstheme="minorHAnsi"/>
        </w:rPr>
        <w:t xml:space="preserve">the </w:t>
      </w:r>
      <w:r w:rsidR="00B563E0">
        <w:rPr>
          <w:rFonts w:asciiTheme="minorHAnsi" w:hAnsiTheme="minorHAnsi" w:cstheme="minorHAnsi"/>
        </w:rPr>
        <w:t>specific composition (0.5% CO</w:t>
      </w:r>
      <w:r w:rsidR="00B563E0" w:rsidRPr="00B2366E">
        <w:rPr>
          <w:rFonts w:asciiTheme="minorHAnsi" w:hAnsiTheme="minorHAnsi" w:cstheme="minorHAnsi"/>
          <w:vertAlign w:val="subscript"/>
        </w:rPr>
        <w:t>2</w:t>
      </w:r>
      <w:r w:rsidR="00B563E0">
        <w:rPr>
          <w:rFonts w:asciiTheme="minorHAnsi" w:hAnsiTheme="minorHAnsi" w:cstheme="minorHAnsi"/>
        </w:rPr>
        <w:t>, 20.5% O</w:t>
      </w:r>
      <w:r w:rsidR="00B563E0" w:rsidRPr="00B2366E">
        <w:rPr>
          <w:rFonts w:asciiTheme="minorHAnsi" w:hAnsiTheme="minorHAnsi" w:cstheme="minorHAnsi"/>
          <w:vertAlign w:val="subscript"/>
        </w:rPr>
        <w:t>2</w:t>
      </w:r>
      <w:r w:rsidR="00B563E0">
        <w:rPr>
          <w:rFonts w:asciiTheme="minorHAnsi" w:hAnsiTheme="minorHAnsi" w:cstheme="minorHAnsi"/>
        </w:rPr>
        <w:t xml:space="preserve">). </w:t>
      </w:r>
    </w:p>
    <w:p w14:paraId="6A8652AA"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7F78C89C" w14:textId="6A58C4E4" w:rsidR="005108B2" w:rsidRDefault="006E32A8" w:rsidP="00F8079A">
      <w:pPr>
        <w:pStyle w:val="NormalWeb"/>
        <w:numPr>
          <w:ilvl w:val="1"/>
          <w:numId w:val="28"/>
        </w:numPr>
        <w:spacing w:before="0" w:beforeAutospacing="0" w:after="0" w:afterAutospacing="0"/>
        <w:contextualSpacing/>
        <w:jc w:val="left"/>
        <w:rPr>
          <w:rFonts w:asciiTheme="minorHAnsi" w:hAnsiTheme="minorHAnsi" w:cstheme="minorHAnsi"/>
        </w:rPr>
      </w:pPr>
      <w:r w:rsidRPr="00B2366E">
        <w:rPr>
          <w:rFonts w:asciiTheme="minorHAnsi" w:hAnsiTheme="minorHAnsi" w:cstheme="minorHAnsi"/>
        </w:rPr>
        <w:t>Measure body weight and body composition of each mouse</w:t>
      </w:r>
      <w:r w:rsidR="005108B2">
        <w:rPr>
          <w:rFonts w:asciiTheme="minorHAnsi" w:hAnsiTheme="minorHAnsi" w:cstheme="minorHAnsi"/>
        </w:rPr>
        <w:t>, which will be used to normalize VO</w:t>
      </w:r>
      <w:r w:rsidR="005108B2" w:rsidRPr="00B2366E">
        <w:rPr>
          <w:rFonts w:asciiTheme="minorHAnsi" w:hAnsiTheme="minorHAnsi" w:cstheme="minorHAnsi"/>
          <w:vertAlign w:val="subscript"/>
        </w:rPr>
        <w:t>2</w:t>
      </w:r>
      <w:r w:rsidR="005108B2">
        <w:rPr>
          <w:rFonts w:asciiTheme="minorHAnsi" w:hAnsiTheme="minorHAnsi" w:cstheme="minorHAnsi"/>
        </w:rPr>
        <w:t xml:space="preserve"> and VCO</w:t>
      </w:r>
      <w:r w:rsidR="005108B2" w:rsidRPr="00B2366E">
        <w:rPr>
          <w:rFonts w:asciiTheme="minorHAnsi" w:hAnsiTheme="minorHAnsi" w:cstheme="minorHAnsi"/>
          <w:vertAlign w:val="subscript"/>
        </w:rPr>
        <w:t>2</w:t>
      </w:r>
      <w:r w:rsidR="005108B2">
        <w:rPr>
          <w:rFonts w:asciiTheme="minorHAnsi" w:hAnsiTheme="minorHAnsi" w:cstheme="minorHAnsi"/>
        </w:rPr>
        <w:t xml:space="preserve"> data</w:t>
      </w:r>
      <w:r w:rsidRPr="00B2366E">
        <w:rPr>
          <w:rFonts w:asciiTheme="minorHAnsi" w:hAnsiTheme="minorHAnsi" w:cstheme="minorHAnsi"/>
        </w:rPr>
        <w:t>.</w:t>
      </w:r>
    </w:p>
    <w:p w14:paraId="1C1B2670"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2962BBC5" w14:textId="7F9BEE8A" w:rsidR="006812F9" w:rsidRDefault="00B563E0" w:rsidP="00F8079A">
      <w:pPr>
        <w:pStyle w:val="NormalWeb"/>
        <w:numPr>
          <w:ilvl w:val="1"/>
          <w:numId w:val="28"/>
        </w:numPr>
        <w:spacing w:before="0" w:beforeAutospacing="0" w:after="0" w:afterAutospacing="0"/>
        <w:contextualSpacing/>
        <w:jc w:val="left"/>
        <w:rPr>
          <w:rFonts w:asciiTheme="minorHAnsi" w:hAnsiTheme="minorHAnsi" w:cstheme="minorHAnsi"/>
        </w:rPr>
      </w:pPr>
      <w:r w:rsidRPr="0031473F">
        <w:rPr>
          <w:rFonts w:asciiTheme="minorHAnsi" w:hAnsiTheme="minorHAnsi" w:cstheme="minorHAnsi"/>
        </w:rPr>
        <w:t>Gently p</w:t>
      </w:r>
      <w:r w:rsidR="005108B2" w:rsidRPr="0031473F">
        <w:rPr>
          <w:rFonts w:asciiTheme="minorHAnsi" w:hAnsiTheme="minorHAnsi" w:cstheme="minorHAnsi"/>
        </w:rPr>
        <w:t>lace one mouse per cage</w:t>
      </w:r>
      <w:r w:rsidR="006812F9">
        <w:rPr>
          <w:rFonts w:asciiTheme="minorHAnsi" w:hAnsiTheme="minorHAnsi" w:cstheme="minorHAnsi"/>
        </w:rPr>
        <w:t>.</w:t>
      </w:r>
    </w:p>
    <w:p w14:paraId="7D40F85F"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5857E11B" w14:textId="61CC7F6A" w:rsidR="0031473F" w:rsidRPr="00B2366E" w:rsidRDefault="006812F9" w:rsidP="00F8079A">
      <w:pPr>
        <w:pStyle w:val="NormalWeb"/>
        <w:numPr>
          <w:ilvl w:val="1"/>
          <w:numId w:val="28"/>
        </w:numPr>
        <w:spacing w:before="0" w:beforeAutospacing="0" w:after="0" w:afterAutospacing="0"/>
        <w:contextualSpacing/>
        <w:jc w:val="left"/>
        <w:rPr>
          <w:rFonts w:asciiTheme="minorHAnsi" w:hAnsiTheme="minorHAnsi" w:cstheme="minorHAnsi"/>
        </w:rPr>
      </w:pPr>
      <w:r>
        <w:rPr>
          <w:rFonts w:asciiTheme="minorHAnsi" w:hAnsiTheme="minorHAnsi" w:cstheme="minorHAnsi"/>
        </w:rPr>
        <w:t>A</w:t>
      </w:r>
      <w:r w:rsidR="00B563E0" w:rsidRPr="0031473F">
        <w:rPr>
          <w:rFonts w:asciiTheme="minorHAnsi" w:hAnsiTheme="minorHAnsi" w:cstheme="minorHAnsi"/>
        </w:rPr>
        <w:t xml:space="preserve">ssemble </w:t>
      </w:r>
      <w:r w:rsidRPr="0031473F">
        <w:rPr>
          <w:rFonts w:asciiTheme="minorHAnsi" w:hAnsiTheme="minorHAnsi" w:cstheme="minorHAnsi"/>
        </w:rPr>
        <w:t>m</w:t>
      </w:r>
      <w:r w:rsidRPr="00365434">
        <w:rPr>
          <w:rFonts w:asciiTheme="minorHAnsi" w:hAnsiTheme="minorHAnsi" w:cstheme="minorHAnsi"/>
        </w:rPr>
        <w:t xml:space="preserve">etabolic </w:t>
      </w:r>
      <w:r w:rsidRPr="0031473F">
        <w:rPr>
          <w:rFonts w:asciiTheme="minorHAnsi" w:hAnsiTheme="minorHAnsi" w:cstheme="minorHAnsi"/>
        </w:rPr>
        <w:t>c</w:t>
      </w:r>
      <w:r w:rsidRPr="00365434">
        <w:rPr>
          <w:rFonts w:asciiTheme="minorHAnsi" w:hAnsiTheme="minorHAnsi" w:cstheme="minorHAnsi"/>
        </w:rPr>
        <w:t>ages</w:t>
      </w:r>
      <w:r w:rsidR="00E96DBF">
        <w:rPr>
          <w:rFonts w:asciiTheme="minorHAnsi" w:hAnsiTheme="minorHAnsi" w:cstheme="minorHAnsi"/>
        </w:rPr>
        <w:t>,</w:t>
      </w:r>
      <w:r w:rsidR="00B563E0" w:rsidRPr="0031473F">
        <w:rPr>
          <w:rFonts w:asciiTheme="minorHAnsi" w:hAnsiTheme="minorHAnsi" w:cstheme="minorHAnsi"/>
        </w:rPr>
        <w:t xml:space="preserve"> p</w:t>
      </w:r>
      <w:r w:rsidR="006E32A8" w:rsidRPr="00B2366E">
        <w:rPr>
          <w:rFonts w:asciiTheme="minorHAnsi" w:hAnsiTheme="minorHAnsi" w:cstheme="minorHAnsi"/>
        </w:rPr>
        <w:t xml:space="preserve">lace </w:t>
      </w:r>
      <w:r w:rsidR="00E96DBF">
        <w:rPr>
          <w:rFonts w:asciiTheme="minorHAnsi" w:hAnsiTheme="minorHAnsi" w:cstheme="minorHAnsi"/>
        </w:rPr>
        <w:t xml:space="preserve">them </w:t>
      </w:r>
      <w:r w:rsidR="006E32A8" w:rsidRPr="00B2366E">
        <w:rPr>
          <w:rFonts w:asciiTheme="minorHAnsi" w:hAnsiTheme="minorHAnsi" w:cstheme="minorHAnsi"/>
        </w:rPr>
        <w:t>in the</w:t>
      </w:r>
      <w:r w:rsidR="0031473F" w:rsidRPr="0031473F">
        <w:rPr>
          <w:rFonts w:asciiTheme="minorHAnsi" w:hAnsiTheme="minorHAnsi" w:cstheme="minorHAnsi"/>
        </w:rPr>
        <w:t xml:space="preserve"> temperature-controlled environment chamber</w:t>
      </w:r>
      <w:r w:rsidR="006E32A8" w:rsidRPr="00B2366E">
        <w:rPr>
          <w:rFonts w:asciiTheme="minorHAnsi" w:hAnsiTheme="minorHAnsi" w:cstheme="minorHAnsi"/>
        </w:rPr>
        <w:t xml:space="preserve">, and connect </w:t>
      </w:r>
      <w:r w:rsidR="00DE4271">
        <w:rPr>
          <w:rFonts w:asciiTheme="minorHAnsi" w:hAnsiTheme="minorHAnsi" w:cstheme="minorHAnsi"/>
        </w:rPr>
        <w:t>to</w:t>
      </w:r>
      <w:r w:rsidR="00317576">
        <w:rPr>
          <w:rFonts w:asciiTheme="minorHAnsi" w:hAnsiTheme="minorHAnsi" w:cstheme="minorHAnsi"/>
        </w:rPr>
        <w:t xml:space="preserve"> </w:t>
      </w:r>
      <w:r w:rsidR="00B563E0" w:rsidRPr="0031473F">
        <w:rPr>
          <w:rFonts w:asciiTheme="minorHAnsi" w:hAnsiTheme="minorHAnsi" w:cstheme="minorHAnsi"/>
        </w:rPr>
        <w:t>gas lines and activity sensor cable</w:t>
      </w:r>
      <w:r w:rsidR="006E32A8" w:rsidRPr="00B2366E">
        <w:rPr>
          <w:rFonts w:asciiTheme="minorHAnsi" w:hAnsiTheme="minorHAnsi" w:cstheme="minorHAnsi"/>
        </w:rPr>
        <w:t xml:space="preserve">. </w:t>
      </w:r>
    </w:p>
    <w:p w14:paraId="4283B64E"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46CB3D59" w14:textId="6FFABB8A" w:rsidR="006D01AB" w:rsidRDefault="0031473F" w:rsidP="00F8079A">
      <w:pPr>
        <w:pStyle w:val="NormalWeb"/>
        <w:numPr>
          <w:ilvl w:val="1"/>
          <w:numId w:val="28"/>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After setting up the experiment profile </w:t>
      </w:r>
      <w:r w:rsidR="00DE4271">
        <w:rPr>
          <w:rFonts w:asciiTheme="minorHAnsi" w:hAnsiTheme="minorHAnsi" w:cstheme="minorHAnsi"/>
        </w:rPr>
        <w:t xml:space="preserve">by adding </w:t>
      </w:r>
      <w:r w:rsidR="00A542FD">
        <w:rPr>
          <w:rFonts w:asciiTheme="minorHAnsi" w:hAnsiTheme="minorHAnsi" w:cstheme="minorHAnsi"/>
        </w:rPr>
        <w:t xml:space="preserve">appropriate </w:t>
      </w:r>
      <w:r w:rsidR="00317576">
        <w:rPr>
          <w:rFonts w:asciiTheme="minorHAnsi" w:hAnsiTheme="minorHAnsi" w:cstheme="minorHAnsi"/>
        </w:rPr>
        <w:t>experiment</w:t>
      </w:r>
      <w:r w:rsidR="00992307">
        <w:rPr>
          <w:rFonts w:asciiTheme="minorHAnsi" w:hAnsiTheme="minorHAnsi" w:cstheme="minorHAnsi"/>
        </w:rPr>
        <w:t>al</w:t>
      </w:r>
      <w:r w:rsidR="00317576">
        <w:rPr>
          <w:rFonts w:asciiTheme="minorHAnsi" w:hAnsiTheme="minorHAnsi" w:cstheme="minorHAnsi"/>
        </w:rPr>
        <w:t xml:space="preserve"> parameters using </w:t>
      </w:r>
      <w:r>
        <w:rPr>
          <w:rFonts w:asciiTheme="minorHAnsi" w:hAnsiTheme="minorHAnsi" w:cstheme="minorHAnsi"/>
        </w:rPr>
        <w:t>the software, run</w:t>
      </w:r>
      <w:r w:rsidR="006E32A8" w:rsidRPr="00B2366E">
        <w:rPr>
          <w:rFonts w:asciiTheme="minorHAnsi" w:hAnsiTheme="minorHAnsi" w:cstheme="minorHAnsi"/>
        </w:rPr>
        <w:t xml:space="preserve"> the program</w:t>
      </w:r>
      <w:r w:rsidR="00C10AF3">
        <w:rPr>
          <w:rFonts w:asciiTheme="minorHAnsi" w:hAnsiTheme="minorHAnsi" w:cstheme="minorHAnsi"/>
        </w:rPr>
        <w:t xml:space="preserve"> for measurement</w:t>
      </w:r>
      <w:r>
        <w:rPr>
          <w:rFonts w:asciiTheme="minorHAnsi" w:hAnsiTheme="minorHAnsi" w:cstheme="minorHAnsi"/>
        </w:rPr>
        <w:t>. Th</w:t>
      </w:r>
      <w:r w:rsidR="007D3513">
        <w:rPr>
          <w:rFonts w:asciiTheme="minorHAnsi" w:hAnsiTheme="minorHAnsi" w:cstheme="minorHAnsi"/>
        </w:rPr>
        <w:t>e purpose of the</w:t>
      </w:r>
      <w:r>
        <w:rPr>
          <w:rFonts w:asciiTheme="minorHAnsi" w:hAnsiTheme="minorHAnsi" w:cstheme="minorHAnsi"/>
        </w:rPr>
        <w:t xml:space="preserve"> first day</w:t>
      </w:r>
      <w:r w:rsidR="007D3513">
        <w:rPr>
          <w:rFonts w:asciiTheme="minorHAnsi" w:hAnsiTheme="minorHAnsi" w:cstheme="minorHAnsi"/>
        </w:rPr>
        <w:t>’s</w:t>
      </w:r>
      <w:r>
        <w:rPr>
          <w:rFonts w:asciiTheme="minorHAnsi" w:hAnsiTheme="minorHAnsi" w:cstheme="minorHAnsi"/>
        </w:rPr>
        <w:t xml:space="preserve"> </w:t>
      </w:r>
      <w:r w:rsidR="009B51CB">
        <w:rPr>
          <w:rFonts w:asciiTheme="minorHAnsi" w:hAnsiTheme="minorHAnsi" w:cstheme="minorHAnsi"/>
        </w:rPr>
        <w:t xml:space="preserve">measurement </w:t>
      </w:r>
      <w:r>
        <w:rPr>
          <w:rFonts w:asciiTheme="minorHAnsi" w:hAnsiTheme="minorHAnsi" w:cstheme="minorHAnsi"/>
        </w:rPr>
        <w:t xml:space="preserve">is </w:t>
      </w:r>
      <w:r w:rsidR="00644AC5">
        <w:rPr>
          <w:rFonts w:asciiTheme="minorHAnsi" w:hAnsiTheme="minorHAnsi" w:cstheme="minorHAnsi"/>
        </w:rPr>
        <w:t xml:space="preserve">to </w:t>
      </w:r>
      <w:r w:rsidR="006D01AB">
        <w:rPr>
          <w:rFonts w:asciiTheme="minorHAnsi" w:hAnsiTheme="minorHAnsi" w:cstheme="minorHAnsi"/>
        </w:rPr>
        <w:t>provid</w:t>
      </w:r>
      <w:r w:rsidR="00644AC5">
        <w:rPr>
          <w:rFonts w:asciiTheme="minorHAnsi" w:hAnsiTheme="minorHAnsi" w:cstheme="minorHAnsi"/>
        </w:rPr>
        <w:t>e</w:t>
      </w:r>
      <w:r w:rsidR="006D01AB">
        <w:rPr>
          <w:rFonts w:asciiTheme="minorHAnsi" w:hAnsiTheme="minorHAnsi" w:cstheme="minorHAnsi"/>
        </w:rPr>
        <w:t xml:space="preserve"> a period of </w:t>
      </w:r>
      <w:r w:rsidRPr="0031473F">
        <w:rPr>
          <w:rFonts w:asciiTheme="minorHAnsi" w:hAnsiTheme="minorHAnsi" w:cstheme="minorHAnsi"/>
        </w:rPr>
        <w:t>acclimatization</w:t>
      </w:r>
      <w:r w:rsidR="009B51CB">
        <w:rPr>
          <w:rFonts w:asciiTheme="minorHAnsi" w:hAnsiTheme="minorHAnsi" w:cstheme="minorHAnsi"/>
        </w:rPr>
        <w:t xml:space="preserve"> and measur</w:t>
      </w:r>
      <w:r w:rsidR="00644AC5">
        <w:rPr>
          <w:rFonts w:asciiTheme="minorHAnsi" w:hAnsiTheme="minorHAnsi" w:cstheme="minorHAnsi"/>
        </w:rPr>
        <w:t>e a</w:t>
      </w:r>
      <w:r w:rsidR="00DA5473">
        <w:rPr>
          <w:rFonts w:asciiTheme="minorHAnsi" w:hAnsiTheme="minorHAnsi" w:cstheme="minorHAnsi"/>
        </w:rPr>
        <w:t xml:space="preserve"> </w:t>
      </w:r>
      <w:r w:rsidR="009B51CB">
        <w:rPr>
          <w:rFonts w:asciiTheme="minorHAnsi" w:hAnsiTheme="minorHAnsi" w:cstheme="minorHAnsi"/>
        </w:rPr>
        <w:t xml:space="preserve">baseline energy </w:t>
      </w:r>
      <w:r w:rsidR="006D01AB">
        <w:rPr>
          <w:rFonts w:asciiTheme="minorHAnsi" w:hAnsiTheme="minorHAnsi" w:cstheme="minorHAnsi"/>
        </w:rPr>
        <w:t>metabolism.</w:t>
      </w:r>
    </w:p>
    <w:p w14:paraId="3DA0D143"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7B6BFD21" w14:textId="5F2D4D60" w:rsidR="00942F3E" w:rsidRDefault="006D01AB" w:rsidP="00F8079A">
      <w:pPr>
        <w:pStyle w:val="NormalWeb"/>
        <w:numPr>
          <w:ilvl w:val="1"/>
          <w:numId w:val="28"/>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At </w:t>
      </w:r>
      <w:r w:rsidR="007D3513">
        <w:rPr>
          <w:rFonts w:asciiTheme="minorHAnsi" w:hAnsiTheme="minorHAnsi" w:cstheme="minorHAnsi"/>
        </w:rPr>
        <w:t>12:00 PM</w:t>
      </w:r>
      <w:r>
        <w:rPr>
          <w:rFonts w:asciiTheme="minorHAnsi" w:hAnsiTheme="minorHAnsi" w:cstheme="minorHAnsi"/>
        </w:rPr>
        <w:t xml:space="preserve"> </w:t>
      </w:r>
      <w:r w:rsidR="00644AC5">
        <w:rPr>
          <w:rFonts w:asciiTheme="minorHAnsi" w:hAnsiTheme="minorHAnsi" w:cstheme="minorHAnsi"/>
        </w:rPr>
        <w:t xml:space="preserve">the </w:t>
      </w:r>
      <w:r w:rsidR="00A542FD">
        <w:rPr>
          <w:rFonts w:asciiTheme="minorHAnsi" w:hAnsiTheme="minorHAnsi" w:cstheme="minorHAnsi"/>
        </w:rPr>
        <w:t xml:space="preserve">following </w:t>
      </w:r>
      <w:r>
        <w:rPr>
          <w:rFonts w:asciiTheme="minorHAnsi" w:hAnsiTheme="minorHAnsi" w:cstheme="minorHAnsi"/>
        </w:rPr>
        <w:t xml:space="preserve">day, </w:t>
      </w:r>
      <w:r w:rsidR="00942F3E">
        <w:rPr>
          <w:rFonts w:asciiTheme="minorHAnsi" w:hAnsiTheme="minorHAnsi" w:cstheme="minorHAnsi"/>
        </w:rPr>
        <w:t>subject</w:t>
      </w:r>
      <w:r w:rsidR="00A542FD">
        <w:rPr>
          <w:rFonts w:asciiTheme="minorHAnsi" w:hAnsiTheme="minorHAnsi" w:cstheme="minorHAnsi"/>
        </w:rPr>
        <w:t xml:space="preserve"> mice </w:t>
      </w:r>
      <w:r w:rsidR="00942F3E">
        <w:rPr>
          <w:rFonts w:asciiTheme="minorHAnsi" w:hAnsiTheme="minorHAnsi" w:cstheme="minorHAnsi"/>
        </w:rPr>
        <w:t xml:space="preserve">to 24 </w:t>
      </w:r>
      <w:r w:rsidR="007D3513">
        <w:rPr>
          <w:rFonts w:asciiTheme="minorHAnsi" w:hAnsiTheme="minorHAnsi" w:cstheme="minorHAnsi"/>
        </w:rPr>
        <w:t>h</w:t>
      </w:r>
      <w:r w:rsidR="00942F3E">
        <w:rPr>
          <w:rFonts w:asciiTheme="minorHAnsi" w:hAnsiTheme="minorHAnsi" w:cstheme="minorHAnsi"/>
        </w:rPr>
        <w:t xml:space="preserve"> </w:t>
      </w:r>
      <w:r w:rsidR="007D3513">
        <w:rPr>
          <w:rFonts w:asciiTheme="minorHAnsi" w:hAnsiTheme="minorHAnsi" w:cstheme="minorHAnsi"/>
        </w:rPr>
        <w:t xml:space="preserve">of </w:t>
      </w:r>
      <w:r w:rsidR="00942F3E">
        <w:rPr>
          <w:rFonts w:asciiTheme="minorHAnsi" w:hAnsiTheme="minorHAnsi" w:cstheme="minorHAnsi"/>
        </w:rPr>
        <w:t xml:space="preserve">fasting by removing food and crumbs </w:t>
      </w:r>
      <w:r w:rsidR="00644AC5">
        <w:rPr>
          <w:rFonts w:asciiTheme="minorHAnsi" w:hAnsiTheme="minorHAnsi" w:cstheme="minorHAnsi"/>
        </w:rPr>
        <w:t>from the hopper and</w:t>
      </w:r>
      <w:r w:rsidR="00942F3E">
        <w:rPr>
          <w:rFonts w:asciiTheme="minorHAnsi" w:hAnsiTheme="minorHAnsi" w:cstheme="minorHAnsi"/>
        </w:rPr>
        <w:t xml:space="preserve"> bottom of the cage. If necessary, replace with clean bedding. </w:t>
      </w:r>
    </w:p>
    <w:p w14:paraId="2B0AA564"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5C6F129B" w14:textId="70B44926" w:rsidR="00942F3E" w:rsidRDefault="007D3513" w:rsidP="00F8079A">
      <w:pPr>
        <w:pStyle w:val="NormalWeb"/>
        <w:numPr>
          <w:ilvl w:val="1"/>
          <w:numId w:val="28"/>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After </w:t>
      </w:r>
      <w:r w:rsidR="00942F3E">
        <w:rPr>
          <w:rFonts w:asciiTheme="minorHAnsi" w:hAnsiTheme="minorHAnsi" w:cstheme="minorHAnsi"/>
        </w:rPr>
        <w:t xml:space="preserve">24 </w:t>
      </w:r>
      <w:r w:rsidR="001B1915">
        <w:rPr>
          <w:rFonts w:asciiTheme="minorHAnsi" w:hAnsiTheme="minorHAnsi" w:cstheme="minorHAnsi"/>
        </w:rPr>
        <w:t>h</w:t>
      </w:r>
      <w:r w:rsidR="00942F3E">
        <w:rPr>
          <w:rFonts w:asciiTheme="minorHAnsi" w:hAnsiTheme="minorHAnsi" w:cstheme="minorHAnsi"/>
        </w:rPr>
        <w:t>, add the pre-</w:t>
      </w:r>
      <w:r w:rsidR="00A542FD">
        <w:rPr>
          <w:rFonts w:asciiTheme="minorHAnsi" w:hAnsiTheme="minorHAnsi" w:cstheme="minorHAnsi"/>
        </w:rPr>
        <w:t xml:space="preserve">weighed </w:t>
      </w:r>
      <w:r w:rsidR="00E9476F">
        <w:rPr>
          <w:rFonts w:asciiTheme="minorHAnsi" w:hAnsiTheme="minorHAnsi" w:cstheme="minorHAnsi"/>
        </w:rPr>
        <w:t xml:space="preserve">amount of </w:t>
      </w:r>
      <w:r w:rsidR="00942F3E">
        <w:rPr>
          <w:rFonts w:asciiTheme="minorHAnsi" w:hAnsiTheme="minorHAnsi" w:cstheme="minorHAnsi"/>
        </w:rPr>
        <w:t>chow to the food hoppe</w:t>
      </w:r>
      <w:r w:rsidR="00992307">
        <w:rPr>
          <w:rFonts w:asciiTheme="minorHAnsi" w:hAnsiTheme="minorHAnsi" w:cstheme="minorHAnsi"/>
        </w:rPr>
        <w:t xml:space="preserve">r for </w:t>
      </w:r>
      <w:r>
        <w:rPr>
          <w:rFonts w:asciiTheme="minorHAnsi" w:hAnsiTheme="minorHAnsi" w:cstheme="minorHAnsi"/>
        </w:rPr>
        <w:t xml:space="preserve">the </w:t>
      </w:r>
      <w:r w:rsidR="00E975DE">
        <w:rPr>
          <w:rFonts w:asciiTheme="minorHAnsi" w:hAnsiTheme="minorHAnsi" w:cstheme="minorHAnsi"/>
        </w:rPr>
        <w:t>refeeding</w:t>
      </w:r>
      <w:r w:rsidR="00992307">
        <w:rPr>
          <w:rFonts w:asciiTheme="minorHAnsi" w:hAnsiTheme="minorHAnsi" w:cstheme="minorHAnsi"/>
        </w:rPr>
        <w:t xml:space="preserve"> period</w:t>
      </w:r>
      <w:r w:rsidR="00942F3E">
        <w:rPr>
          <w:rFonts w:asciiTheme="minorHAnsi" w:hAnsiTheme="minorHAnsi" w:cstheme="minorHAnsi"/>
        </w:rPr>
        <w:t xml:space="preserve">. </w:t>
      </w:r>
    </w:p>
    <w:p w14:paraId="2FB21651"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620F6937" w14:textId="4F6730CA" w:rsidR="00942F3E" w:rsidRDefault="00A542FD" w:rsidP="00F8079A">
      <w:pPr>
        <w:pStyle w:val="NormalWeb"/>
        <w:numPr>
          <w:ilvl w:val="1"/>
          <w:numId w:val="28"/>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Continue to </w:t>
      </w:r>
      <w:r w:rsidR="00942F3E">
        <w:rPr>
          <w:rFonts w:asciiTheme="minorHAnsi" w:hAnsiTheme="minorHAnsi" w:cstheme="minorHAnsi"/>
        </w:rPr>
        <w:t>measur</w:t>
      </w:r>
      <w:r>
        <w:rPr>
          <w:rFonts w:asciiTheme="minorHAnsi" w:hAnsiTheme="minorHAnsi" w:cstheme="minorHAnsi"/>
        </w:rPr>
        <w:t>e</w:t>
      </w:r>
      <w:r w:rsidR="00942F3E">
        <w:rPr>
          <w:rFonts w:asciiTheme="minorHAnsi" w:hAnsiTheme="minorHAnsi" w:cstheme="minorHAnsi"/>
        </w:rPr>
        <w:t xml:space="preserve"> for</w:t>
      </w:r>
      <w:r>
        <w:rPr>
          <w:rFonts w:asciiTheme="minorHAnsi" w:hAnsiTheme="minorHAnsi" w:cstheme="minorHAnsi"/>
        </w:rPr>
        <w:t xml:space="preserve"> the</w:t>
      </w:r>
      <w:r w:rsidR="00942F3E">
        <w:rPr>
          <w:rFonts w:asciiTheme="minorHAnsi" w:hAnsiTheme="minorHAnsi" w:cstheme="minorHAnsi"/>
        </w:rPr>
        <w:t xml:space="preserve"> next 48 </w:t>
      </w:r>
      <w:r w:rsidR="001B1915">
        <w:rPr>
          <w:rFonts w:asciiTheme="minorHAnsi" w:hAnsiTheme="minorHAnsi" w:cstheme="minorHAnsi"/>
        </w:rPr>
        <w:t>h</w:t>
      </w:r>
      <w:r w:rsidR="00942F3E">
        <w:rPr>
          <w:rFonts w:asciiTheme="minorHAnsi" w:hAnsiTheme="minorHAnsi" w:cstheme="minorHAnsi"/>
        </w:rPr>
        <w:t xml:space="preserve">. Check regularly whether the system is running without </w:t>
      </w:r>
      <w:r w:rsidR="00992307">
        <w:rPr>
          <w:rFonts w:asciiTheme="minorHAnsi" w:hAnsiTheme="minorHAnsi" w:cstheme="minorHAnsi"/>
        </w:rPr>
        <w:t xml:space="preserve">hardware or software </w:t>
      </w:r>
      <w:r w:rsidR="00942F3E">
        <w:rPr>
          <w:rFonts w:asciiTheme="minorHAnsi" w:hAnsiTheme="minorHAnsi" w:cstheme="minorHAnsi"/>
        </w:rPr>
        <w:t xml:space="preserve">interruption. </w:t>
      </w:r>
    </w:p>
    <w:p w14:paraId="63ABCA2B" w14:textId="77777777" w:rsidR="00E63F62" w:rsidRDefault="00E63F62" w:rsidP="00F8079A">
      <w:pPr>
        <w:pStyle w:val="NormalWeb"/>
        <w:spacing w:before="0" w:beforeAutospacing="0" w:after="0" w:afterAutospacing="0"/>
        <w:contextualSpacing/>
        <w:jc w:val="left"/>
        <w:rPr>
          <w:rFonts w:asciiTheme="minorHAnsi" w:hAnsiTheme="minorHAnsi" w:cstheme="minorHAnsi"/>
        </w:rPr>
      </w:pPr>
    </w:p>
    <w:p w14:paraId="274B14DC" w14:textId="07C9CC35" w:rsidR="00942F3E" w:rsidRDefault="00992307" w:rsidP="00F8079A">
      <w:pPr>
        <w:pStyle w:val="NormalWeb"/>
        <w:numPr>
          <w:ilvl w:val="1"/>
          <w:numId w:val="28"/>
        </w:numPr>
        <w:spacing w:before="0" w:beforeAutospacing="0" w:after="0" w:afterAutospacing="0"/>
        <w:contextualSpacing/>
        <w:jc w:val="left"/>
        <w:rPr>
          <w:rFonts w:asciiTheme="minorHAnsi" w:hAnsiTheme="minorHAnsi" w:cstheme="minorHAnsi"/>
        </w:rPr>
      </w:pPr>
      <w:r>
        <w:rPr>
          <w:rFonts w:asciiTheme="minorHAnsi" w:hAnsiTheme="minorHAnsi" w:cstheme="minorHAnsi"/>
        </w:rPr>
        <w:t>After completing measurement, t</w:t>
      </w:r>
      <w:r w:rsidR="00942F3E">
        <w:rPr>
          <w:rFonts w:asciiTheme="minorHAnsi" w:hAnsiTheme="minorHAnsi" w:cstheme="minorHAnsi"/>
        </w:rPr>
        <w:t>erminate the program and bring mice back to their original cages.</w:t>
      </w:r>
      <w:r w:rsidR="00E9476F">
        <w:rPr>
          <w:rFonts w:asciiTheme="minorHAnsi" w:hAnsiTheme="minorHAnsi" w:cstheme="minorHAnsi"/>
        </w:rPr>
        <w:t xml:space="preserve"> Measure the amount of leftover food to examine food intake.</w:t>
      </w:r>
    </w:p>
    <w:p w14:paraId="747213A0" w14:textId="77777777" w:rsidR="00E63F62" w:rsidRPr="00E63F62" w:rsidRDefault="00E63F62" w:rsidP="00F8079A">
      <w:pPr>
        <w:pStyle w:val="NormalWeb"/>
        <w:spacing w:before="0" w:beforeAutospacing="0" w:after="0" w:afterAutospacing="0"/>
        <w:contextualSpacing/>
        <w:jc w:val="left"/>
        <w:rPr>
          <w:rFonts w:asciiTheme="minorHAnsi" w:hAnsiTheme="minorHAnsi" w:cstheme="minorHAnsi"/>
        </w:rPr>
      </w:pPr>
    </w:p>
    <w:p w14:paraId="6E0EE3C2" w14:textId="44C78422" w:rsidR="00942F3E" w:rsidRDefault="00942F3E" w:rsidP="00F8079A">
      <w:pPr>
        <w:pStyle w:val="NormalWeb"/>
        <w:numPr>
          <w:ilvl w:val="1"/>
          <w:numId w:val="28"/>
        </w:numPr>
        <w:spacing w:before="0" w:beforeAutospacing="0" w:after="0" w:afterAutospacing="0"/>
        <w:contextualSpacing/>
        <w:jc w:val="left"/>
        <w:rPr>
          <w:rFonts w:asciiTheme="minorHAnsi" w:hAnsiTheme="minorHAnsi" w:cstheme="minorHAnsi"/>
        </w:rPr>
      </w:pPr>
      <w:r w:rsidRPr="001204D8">
        <w:t xml:space="preserve">The </w:t>
      </w:r>
      <w:r w:rsidR="002D0FE1">
        <w:t xml:space="preserve">detailed </w:t>
      </w:r>
      <w:r w:rsidRPr="001204D8">
        <w:t xml:space="preserve">protocol for </w:t>
      </w:r>
      <w:r>
        <w:t xml:space="preserve">indirectly calorimetry </w:t>
      </w:r>
      <w:r w:rsidRPr="001204D8">
        <w:t>can be found in a</w:t>
      </w:r>
      <w:r w:rsidR="007D3513">
        <w:t xml:space="preserve"> previous</w:t>
      </w:r>
      <w:r w:rsidRPr="001204D8">
        <w:t xml:space="preserve"> study</w:t>
      </w:r>
      <w:r w:rsidR="002D0FE1">
        <w:fldChar w:fldCharType="begin"/>
      </w:r>
      <w:r w:rsidR="007E0F5D">
        <w:instrText xml:space="preserve"> ADDIN EN.CITE &lt;EndNote&gt;&lt;Cite&gt;&lt;Author&gt;Lancaster&lt;/Author&gt;&lt;Year&gt;2018&lt;/Year&gt;&lt;RecNum&gt;279&lt;/RecNum&gt;&lt;DisplayText&gt;&lt;style face="superscript"&gt;9&lt;/style&gt;&lt;/DisplayText&gt;&lt;record&gt;&lt;rec-number&gt;279&lt;/rec-number&gt;&lt;foreign-keys&gt;&lt;key app="EN" db-id="s2s99v9zk2tevhetva4pf52eetev2pvazasr" timestamp="1560558034"&gt;279&lt;/key&gt;&lt;/foreign-keys&gt;&lt;ref-type name="Journal Article"&gt;17&lt;/ref-type&gt;&lt;contributors&gt;&lt;authors&gt;&lt;author&gt;Lancaster, G. I.&lt;/author&gt;&lt;author&gt;Henstridge, D. C.&lt;/author&gt;&lt;/authors&gt;&lt;/contributors&gt;&lt;auth-address&gt;Baker Heart and Diabetes Institute.&amp;#xD;Baker Heart and Diabetes Institute; Darren.Henstridge@baker.edu.au.&lt;/auth-address&gt;&lt;titles&gt;&lt;title&gt;Body Composition and Metabolic Caging Analysis in High Fat Fed Mice&lt;/title&gt;&lt;secondary-title&gt;Journal of Visualized Experiments&lt;/secondary-title&gt;&lt;/titles&gt;&lt;periodical&gt;&lt;full-title&gt;Journal of Visualized Experiments&lt;/full-title&gt;&lt;abbr-1&gt;J Vis Exp&lt;/abbr-1&gt;&lt;abbr-2&gt;J Vis Exp&lt;/abbr-2&gt;&lt;abbr-3&gt;J Vis Exp&lt;/abbr-3&gt;&lt;/periodical&gt;&lt;number&gt;135&lt;/number&gt;&lt;edition&gt;2018/06/12&lt;/edition&gt;&lt;keywords&gt;&lt;keyword&gt;Animals&lt;/keyword&gt;&lt;keyword&gt;Body Composition/*genetics&lt;/keyword&gt;&lt;keyword&gt;Diet, High-Fat/*adverse effects&lt;/keyword&gt;&lt;keyword&gt;Male&lt;/keyword&gt;&lt;keyword&gt;Mice&lt;/keyword&gt;&lt;keyword&gt;Obesity/*metabolism/pathology&lt;/keyword&gt;&lt;/keywords&gt;&lt;dates&gt;&lt;year&gt;2018&lt;/year&gt;&lt;pub-dates&gt;&lt;date&gt;May 24&lt;/date&gt;&lt;/pub-dates&gt;&lt;/dates&gt;&lt;isbn&gt;1940-087X (Electronic)&amp;#xD;1940-087X (Linking)&lt;/isbn&gt;&lt;accession-num&gt;29889190&lt;/accession-num&gt;&lt;urls&gt;&lt;related-urls&gt;&lt;url&gt;https://www.ncbi.nlm.nih.gov/pubmed/29889190&lt;/url&gt;&lt;/related-urls&gt;&lt;/urls&gt;&lt;custom2&gt;PMC6101377&lt;/custom2&gt;&lt;electronic-resource-num&gt;10.3791/57280&lt;/electronic-resource-num&gt;&lt;/record&gt;&lt;/Cite&gt;&lt;/EndNote&gt;</w:instrText>
      </w:r>
      <w:r w:rsidR="002D0FE1">
        <w:fldChar w:fldCharType="separate"/>
      </w:r>
      <w:r w:rsidR="007E0F5D" w:rsidRPr="007E0F5D">
        <w:rPr>
          <w:noProof/>
          <w:vertAlign w:val="superscript"/>
        </w:rPr>
        <w:t>9</w:t>
      </w:r>
      <w:r w:rsidR="002D0FE1">
        <w:fldChar w:fldCharType="end"/>
      </w:r>
      <w:r w:rsidRPr="001204D8">
        <w:t>.</w:t>
      </w:r>
    </w:p>
    <w:p w14:paraId="6D97E28D" w14:textId="77777777" w:rsidR="006E32A8" w:rsidRPr="001B1519" w:rsidRDefault="006E32A8" w:rsidP="00F8079A">
      <w:pPr>
        <w:pStyle w:val="NormalWeb"/>
        <w:spacing w:before="0" w:beforeAutospacing="0" w:after="0" w:afterAutospacing="0"/>
        <w:contextualSpacing/>
        <w:jc w:val="left"/>
        <w:rPr>
          <w:rFonts w:asciiTheme="minorHAnsi" w:hAnsiTheme="minorHAnsi" w:cstheme="minorHAnsi"/>
          <w:b/>
          <w:lang w:eastAsia="ko-KR"/>
        </w:rPr>
      </w:pPr>
    </w:p>
    <w:p w14:paraId="3E79FCA8" w14:textId="33EEF15C" w:rsidR="006305D7" w:rsidRDefault="006305D7" w:rsidP="00DE4C88">
      <w:pPr>
        <w:pStyle w:val="NormalWeb"/>
        <w:spacing w:before="0" w:beforeAutospacing="0" w:after="0" w:afterAutospacing="0"/>
        <w:contextualSpacing/>
        <w:jc w:val="left"/>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70AE3654" w14:textId="77777777" w:rsidR="007D3513" w:rsidRPr="001B1519" w:rsidRDefault="007D3513" w:rsidP="00F8079A">
      <w:pPr>
        <w:pStyle w:val="NormalWeb"/>
        <w:spacing w:before="0" w:beforeAutospacing="0" w:after="0" w:afterAutospacing="0"/>
        <w:contextualSpacing/>
        <w:jc w:val="left"/>
        <w:rPr>
          <w:rFonts w:asciiTheme="minorHAnsi" w:hAnsiTheme="minorHAnsi" w:cstheme="minorHAnsi"/>
          <w:color w:val="808080"/>
        </w:rPr>
      </w:pPr>
    </w:p>
    <w:p w14:paraId="03D400A0" w14:textId="28F18BA2" w:rsidR="00783496" w:rsidRPr="00783496" w:rsidRDefault="00783496" w:rsidP="00F8079A">
      <w:pPr>
        <w:contextualSpacing/>
        <w:jc w:val="left"/>
      </w:pPr>
      <w:r w:rsidRPr="00783496">
        <w:rPr>
          <w:b/>
        </w:rPr>
        <w:t>Figure 1</w:t>
      </w:r>
      <w:r w:rsidRPr="00783496">
        <w:t xml:space="preserve"> shows the feeding analyses after 24</w:t>
      </w:r>
      <w:r w:rsidR="007D3513">
        <w:t xml:space="preserve"> </w:t>
      </w:r>
      <w:r w:rsidRPr="00783496">
        <w:t xml:space="preserve">h fasting and the comparison between 1:1 and 2:1 </w:t>
      </w:r>
      <w:r w:rsidR="007D3513">
        <w:t>i</w:t>
      </w:r>
      <w:r w:rsidRPr="00783496">
        <w:t xml:space="preserve">ntermittent fasting. </w:t>
      </w:r>
      <w:r w:rsidR="007D3513">
        <w:t xml:space="preserve">A </w:t>
      </w:r>
      <w:r w:rsidRPr="00783496">
        <w:t>24</w:t>
      </w:r>
      <w:r w:rsidR="007D3513">
        <w:t xml:space="preserve"> h</w:t>
      </w:r>
      <w:r w:rsidRPr="00783496">
        <w:t xml:space="preserve"> fasting </w:t>
      </w:r>
      <w:r w:rsidR="007D3513">
        <w:t xml:space="preserve">period </w:t>
      </w:r>
      <w:r w:rsidRPr="00783496">
        <w:t>resulted in</w:t>
      </w:r>
      <w:r w:rsidR="007D3513">
        <w:t xml:space="preserve"> a</w:t>
      </w:r>
      <w:r w:rsidRPr="00783496">
        <w:t xml:space="preserve"> </w:t>
      </w:r>
      <w:r w:rsidR="004D1942">
        <w:t xml:space="preserve">~10% </w:t>
      </w:r>
      <w:r w:rsidRPr="00783496">
        <w:t>reduction in body weight</w:t>
      </w:r>
      <w:r w:rsidR="004D1942">
        <w:t xml:space="preserve">, </w:t>
      </w:r>
      <w:r w:rsidRPr="00783496">
        <w:t xml:space="preserve">which was fully recovered after 2 days of </w:t>
      </w:r>
      <w:r w:rsidR="00E975DE">
        <w:t>refeeding</w:t>
      </w:r>
      <w:r w:rsidRPr="00783496">
        <w:t xml:space="preserve"> (</w:t>
      </w:r>
      <w:r w:rsidRPr="00783496">
        <w:rPr>
          <w:b/>
        </w:rPr>
        <w:t>Figure 1A</w:t>
      </w:r>
      <w:r w:rsidRPr="00783496">
        <w:t xml:space="preserve">). </w:t>
      </w:r>
      <w:r w:rsidR="007D3513">
        <w:t xml:space="preserve">A </w:t>
      </w:r>
      <w:r w:rsidRPr="00783496">
        <w:t>24</w:t>
      </w:r>
      <w:r w:rsidR="007D3513">
        <w:t xml:space="preserve"> h</w:t>
      </w:r>
      <w:r w:rsidRPr="00783496">
        <w:t xml:space="preserve"> fasting </w:t>
      </w:r>
      <w:r w:rsidR="007D3513">
        <w:t xml:space="preserve">period </w:t>
      </w:r>
      <w:r w:rsidRPr="00783496">
        <w:t xml:space="preserve">induced hyperphagia during the subsequent 2 days of </w:t>
      </w:r>
      <w:r w:rsidR="00E975DE">
        <w:t>refeeding</w:t>
      </w:r>
      <w:r w:rsidRPr="00783496">
        <w:t xml:space="preserve"> (</w:t>
      </w:r>
      <w:r w:rsidRPr="00783496">
        <w:rPr>
          <w:b/>
        </w:rPr>
        <w:t>Figure 1B</w:t>
      </w:r>
      <w:r w:rsidRPr="00783496">
        <w:t xml:space="preserve">). Nevertheless, the comparison of energy intake between 1:1 alternative day fasting and 2:1 intermittent fasting revealed that the 1 day of the </w:t>
      </w:r>
      <w:r w:rsidR="00E975DE">
        <w:t>refeeding</w:t>
      </w:r>
      <w:r w:rsidRPr="00783496">
        <w:t xml:space="preserve"> period in 1:1 IF </w:t>
      </w:r>
      <w:r w:rsidR="007D3513">
        <w:t>was</w:t>
      </w:r>
      <w:r w:rsidRPr="00783496">
        <w:t xml:space="preserve"> not sufficient (~80%) to compensate for the caloric loss by fasting, compared to the AL condition (</w:t>
      </w:r>
      <w:r w:rsidRPr="00783496">
        <w:rPr>
          <w:b/>
        </w:rPr>
        <w:t>Figure 1C</w:t>
      </w:r>
      <w:r w:rsidRPr="00783496">
        <w:t xml:space="preserve">). On the other hand, 99% of energy intake was fully compensated during 2 days of </w:t>
      </w:r>
      <w:r w:rsidR="00E975DE">
        <w:t>refeeding</w:t>
      </w:r>
      <w:r w:rsidRPr="00783496">
        <w:t xml:space="preserve"> in 2:1 IF. This regimen enables examin</w:t>
      </w:r>
      <w:r w:rsidR="007D3513">
        <w:t>ation of</w:t>
      </w:r>
      <w:r w:rsidRPr="00783496">
        <w:t xml:space="preserve"> the effects of isocaloric IF</w:t>
      </w:r>
      <w:r w:rsidR="007D3513">
        <w:t xml:space="preserve"> that are</w:t>
      </w:r>
      <w:r w:rsidRPr="00783496">
        <w:t xml:space="preserve"> independent of caloric intake difference. </w:t>
      </w:r>
    </w:p>
    <w:p w14:paraId="7728AF52" w14:textId="77777777" w:rsidR="00783496" w:rsidRPr="00783496" w:rsidRDefault="00783496" w:rsidP="00F8079A">
      <w:pPr>
        <w:contextualSpacing/>
        <w:jc w:val="left"/>
      </w:pPr>
    </w:p>
    <w:p w14:paraId="6EDADBA4" w14:textId="310C7190" w:rsidR="00783496" w:rsidRPr="00783496" w:rsidRDefault="00783496" w:rsidP="00F8079A">
      <w:pPr>
        <w:contextualSpacing/>
        <w:jc w:val="left"/>
      </w:pPr>
      <w:r w:rsidRPr="00783496">
        <w:rPr>
          <w:b/>
        </w:rPr>
        <w:t>Figure 2</w:t>
      </w:r>
      <w:r w:rsidRPr="00783496">
        <w:t xml:space="preserve"> illustrates a schematic timeline for the isocaloric 2:1 IF and PF regimens. To minimize the differences in caloric intake, an observation made in alternate day fasting</w:t>
      </w:r>
      <w:r w:rsidR="007E0F5D">
        <w:fldChar w:fldCharType="begin">
          <w:fldData xml:space="preserve">PEVuZE5vdGU+PENpdGU+PEF1dGhvcj5Cb3V0YW50PC9BdXRob3I+PFllYXI+MjAxNjwvWWVhcj48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=
</w:fldData>
        </w:fldChar>
      </w:r>
      <w:r w:rsidR="007E0F5D">
        <w:instrText xml:space="preserve"> ADDIN EN.CITE </w:instrText>
      </w:r>
      <w:r w:rsidR="007E0F5D">
        <w:fldChar w:fldCharType="begin">
          <w:fldData xml:space="preserve">PEVuZE5vdGU+PENpdGU+PEF1dGhvcj5Cb3V0YW50PC9BdXRob3I+PFllYXI+MjAxNjwvWWVhcj48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=
</w:fldData>
        </w:fldChar>
      </w:r>
      <w:r w:rsidR="007E0F5D">
        <w:instrText xml:space="preserve"> ADDIN EN.CITE.DATA </w:instrText>
      </w:r>
      <w:r w:rsidR="007E0F5D">
        <w:fldChar w:fldCharType="end"/>
      </w:r>
      <w:r w:rsidR="007E0F5D">
        <w:fldChar w:fldCharType="separate"/>
      </w:r>
      <w:r w:rsidR="007E0F5D" w:rsidRPr="007E0F5D">
        <w:rPr>
          <w:noProof/>
          <w:vertAlign w:val="superscript"/>
        </w:rPr>
        <w:t>6,7</w:t>
      </w:r>
      <w:r w:rsidR="007E0F5D">
        <w:fldChar w:fldCharType="end"/>
      </w:r>
      <w:r w:rsidRPr="00783496">
        <w:t xml:space="preserve">, </w:t>
      </w:r>
      <w:r w:rsidR="00334C60">
        <w:t>this protocol</w:t>
      </w:r>
      <w:r w:rsidRPr="00783496">
        <w:t xml:space="preserve"> established a new IF regimen comprising of 2 day feeding and 1 day fasting periods (2:1 IF)</w:t>
      </w:r>
      <w:r w:rsidRPr="00783496">
        <w:fldChar w:fldCharType="begin">
          <w:fldData xml:space="preserve">PEVuZE5vdGU+PENpdGU+PEF1dGhvcj5LaW08L0F1dGhvcj48WWVhcj4yMDE3PC9ZZWFyPjxSZWNO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</w:fldData>
        </w:fldChar>
      </w:r>
      <w:r w:rsidR="007E0F5D">
        <w:instrText xml:space="preserve"> ADDIN EN.CITE </w:instrText>
      </w:r>
      <w:r w:rsidR="007E0F5D">
        <w:fldChar w:fldCharType="begin">
          <w:fldData xml:space="preserve">PEVuZE5vdGU+PENpdGU+PEF1dGhvcj5LaW08L0F1dGhvcj48WWVhcj4yMDE3PC9ZZWFyPjxSZWNO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</w:fldData>
        </w:fldChar>
      </w:r>
      <w:r w:rsidR="007E0F5D">
        <w:instrText xml:space="preserve"> ADDIN EN.CITE.DATA </w:instrText>
      </w:r>
      <w:r w:rsidR="007E0F5D">
        <w:fldChar w:fldCharType="end"/>
      </w:r>
      <w:r w:rsidRPr="00783496">
        <w:fldChar w:fldCharType="separate"/>
      </w:r>
      <w:r w:rsidR="007E0F5D" w:rsidRPr="007E0F5D">
        <w:rPr>
          <w:noProof/>
          <w:vertAlign w:val="superscript"/>
        </w:rPr>
        <w:t>8</w:t>
      </w:r>
      <w:r w:rsidRPr="00783496">
        <w:fldChar w:fldCharType="end"/>
      </w:r>
      <w:r w:rsidRPr="00783496">
        <w:t>, which enable</w:t>
      </w:r>
      <w:r w:rsidR="00334C60">
        <w:t>d</w:t>
      </w:r>
      <w:r w:rsidRPr="00783496">
        <w:t xml:space="preserve"> </w:t>
      </w:r>
      <w:r w:rsidR="00A542FD">
        <w:t xml:space="preserve">the examination of </w:t>
      </w:r>
      <w:r w:rsidRPr="00783496">
        <w:t xml:space="preserve">the health effects of isocaloric IF in wild-type mice. However, in </w:t>
      </w:r>
      <w:proofErr w:type="spellStart"/>
      <w:r w:rsidRPr="00783496">
        <w:rPr>
          <w:i/>
        </w:rPr>
        <w:t>ob</w:t>
      </w:r>
      <w:proofErr w:type="spellEnd"/>
      <w:r w:rsidRPr="00783496">
        <w:rPr>
          <w:i/>
        </w:rPr>
        <w:t>/</w:t>
      </w:r>
      <w:proofErr w:type="spellStart"/>
      <w:r w:rsidRPr="00783496">
        <w:rPr>
          <w:i/>
        </w:rPr>
        <w:t>ob</w:t>
      </w:r>
      <w:proofErr w:type="spellEnd"/>
      <w:r w:rsidRPr="00783496">
        <w:t xml:space="preserve"> mice</w:t>
      </w:r>
      <w:r w:rsidR="00334C60">
        <w:t>,</w:t>
      </w:r>
      <w:r w:rsidRPr="00783496">
        <w:t xml:space="preserve"> </w:t>
      </w:r>
      <w:r w:rsidR="00A542FD">
        <w:t xml:space="preserve">which </w:t>
      </w:r>
      <w:r w:rsidRPr="00783496">
        <w:t xml:space="preserve">exhibited hyperphagic behavior, 2:1 IF-treated </w:t>
      </w:r>
      <w:proofErr w:type="spellStart"/>
      <w:r w:rsidRPr="00783496">
        <w:rPr>
          <w:i/>
        </w:rPr>
        <w:t>ob</w:t>
      </w:r>
      <w:proofErr w:type="spellEnd"/>
      <w:r w:rsidRPr="00783496">
        <w:rPr>
          <w:i/>
        </w:rPr>
        <w:t>/</w:t>
      </w:r>
      <w:proofErr w:type="spellStart"/>
      <w:r w:rsidRPr="00783496">
        <w:rPr>
          <w:i/>
        </w:rPr>
        <w:t>ob</w:t>
      </w:r>
      <w:proofErr w:type="spellEnd"/>
      <w:r w:rsidRPr="00783496">
        <w:t xml:space="preserve"> mice showed </w:t>
      </w:r>
      <w:r w:rsidR="00334C60">
        <w:t xml:space="preserve">a </w:t>
      </w:r>
      <w:r w:rsidRPr="00783496">
        <w:t xml:space="preserve">21% caloric intake reduction, compared </w:t>
      </w:r>
      <w:r w:rsidR="00334C60">
        <w:t>to</w:t>
      </w:r>
      <w:r w:rsidRPr="00783496">
        <w:t xml:space="preserve"> </w:t>
      </w:r>
      <w:proofErr w:type="spellStart"/>
      <w:r w:rsidRPr="00783496">
        <w:rPr>
          <w:i/>
        </w:rPr>
        <w:t>ob</w:t>
      </w:r>
      <w:proofErr w:type="spellEnd"/>
      <w:r w:rsidRPr="00783496">
        <w:rPr>
          <w:i/>
        </w:rPr>
        <w:t>/</w:t>
      </w:r>
      <w:proofErr w:type="spellStart"/>
      <w:r w:rsidRPr="00783496">
        <w:rPr>
          <w:i/>
        </w:rPr>
        <w:t>ob</w:t>
      </w:r>
      <w:proofErr w:type="spellEnd"/>
      <w:r w:rsidRPr="00783496">
        <w:t xml:space="preserve"> AL mice</w:t>
      </w:r>
      <w:r w:rsidRPr="00783496">
        <w:fldChar w:fldCharType="begin">
          <w:fldData xml:space="preserve">PEVuZE5vdGU+PENpdGU+PEF1dGhvcj5LaW08L0F1dGhvcj48WWVhcj4yMDE5PC9ZZWFyPjxSZWNO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</w:fldData>
        </w:fldChar>
      </w:r>
      <w:r w:rsidR="007E0F5D">
        <w:instrText xml:space="preserve"> ADDIN EN.CITE </w:instrText>
      </w:r>
      <w:r w:rsidR="007E0F5D">
        <w:fldChar w:fldCharType="begin">
          <w:fldData xml:space="preserve">PEVuZE5vdGU+PENpdGU+PEF1dGhvcj5LaW08L0F1dGhvcj48WWVhcj4yMDE5PC9ZZWFyPjxSZWNO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</w:fldData>
        </w:fldChar>
      </w:r>
      <w:r w:rsidR="007E0F5D">
        <w:instrText xml:space="preserve"> ADDIN EN.CITE.DATA </w:instrText>
      </w:r>
      <w:r w:rsidR="007E0F5D">
        <w:fldChar w:fldCharType="end"/>
      </w:r>
      <w:r w:rsidRPr="00783496">
        <w:fldChar w:fldCharType="separate"/>
      </w:r>
      <w:r w:rsidR="007E0F5D" w:rsidRPr="007E0F5D">
        <w:rPr>
          <w:noProof/>
          <w:vertAlign w:val="superscript"/>
        </w:rPr>
        <w:t>15</w:t>
      </w:r>
      <w:r w:rsidRPr="00783496">
        <w:fldChar w:fldCharType="end"/>
      </w:r>
      <w:r w:rsidRPr="00783496">
        <w:t>. Since this prevents a proper caloric-</w:t>
      </w:r>
      <w:r w:rsidRPr="00783496">
        <w:lastRenderedPageBreak/>
        <w:t xml:space="preserve">independent comparison, a PF control group that maintained the same caloric intake as IF-treated </w:t>
      </w:r>
      <w:proofErr w:type="spellStart"/>
      <w:r w:rsidRPr="00783496">
        <w:rPr>
          <w:i/>
        </w:rPr>
        <w:t>ob</w:t>
      </w:r>
      <w:proofErr w:type="spellEnd"/>
      <w:r w:rsidRPr="00783496">
        <w:rPr>
          <w:i/>
        </w:rPr>
        <w:t>/</w:t>
      </w:r>
      <w:proofErr w:type="spellStart"/>
      <w:r w:rsidRPr="00783496">
        <w:rPr>
          <w:i/>
        </w:rPr>
        <w:t>ob</w:t>
      </w:r>
      <w:proofErr w:type="spellEnd"/>
      <w:r w:rsidRPr="00783496">
        <w:t xml:space="preserve"> mice was used. Briefly, the total amount of food consumed during 2 days of feeding in 2:1 IF mice were divided </w:t>
      </w:r>
      <w:r w:rsidR="00A542FD">
        <w:t xml:space="preserve">equally </w:t>
      </w:r>
      <w:r w:rsidRPr="00783496">
        <w:t>into three daily amounts, then provided to the PF group.</w:t>
      </w:r>
    </w:p>
    <w:p w14:paraId="5D291059" w14:textId="77777777" w:rsidR="00783496" w:rsidRPr="00783496" w:rsidRDefault="00783496" w:rsidP="00F8079A">
      <w:pPr>
        <w:contextualSpacing/>
        <w:jc w:val="left"/>
      </w:pPr>
    </w:p>
    <w:p w14:paraId="0B650439" w14:textId="101B06E2" w:rsidR="00783496" w:rsidRPr="00783496" w:rsidRDefault="00783496" w:rsidP="00F8079A">
      <w:pPr>
        <w:contextualSpacing/>
        <w:jc w:val="left"/>
      </w:pPr>
      <w:r w:rsidRPr="00783496">
        <w:t xml:space="preserve">For a comprehensive overview on the metabolic outcomes of 2:1 IF, we compared the effects of AL, IF, and PF in body weight, food intake and body composition in wild-type and </w:t>
      </w:r>
      <w:proofErr w:type="spellStart"/>
      <w:r w:rsidRPr="00783496">
        <w:rPr>
          <w:i/>
        </w:rPr>
        <w:t>ob</w:t>
      </w:r>
      <w:proofErr w:type="spellEnd"/>
      <w:r w:rsidRPr="00783496">
        <w:rPr>
          <w:i/>
        </w:rPr>
        <w:t>/</w:t>
      </w:r>
      <w:proofErr w:type="spellStart"/>
      <w:r w:rsidRPr="00783496">
        <w:rPr>
          <w:i/>
        </w:rPr>
        <w:t>o</w:t>
      </w:r>
      <w:r w:rsidRPr="00783496">
        <w:t>b</w:t>
      </w:r>
      <w:proofErr w:type="spellEnd"/>
      <w:r w:rsidRPr="00783496">
        <w:t xml:space="preserve"> mice under normal diet (ND) and HFD. Compared to AL, IF treatment led to lower body weight increase in ND-fed and HFD-fed WT mice without significant differences in food intake (</w:t>
      </w:r>
      <w:r w:rsidRPr="00783496">
        <w:rPr>
          <w:b/>
        </w:rPr>
        <w:t>Figure 3</w:t>
      </w:r>
      <w:proofErr w:type="gramStart"/>
      <w:r w:rsidRPr="00783496">
        <w:rPr>
          <w:b/>
        </w:rPr>
        <w:t>A</w:t>
      </w:r>
      <w:r w:rsidR="00334C60">
        <w:rPr>
          <w:b/>
        </w:rPr>
        <w:t>,</w:t>
      </w:r>
      <w:r w:rsidRPr="00783496">
        <w:rPr>
          <w:b/>
        </w:rPr>
        <w:t>B</w:t>
      </w:r>
      <w:proofErr w:type="gramEnd"/>
      <w:r w:rsidRPr="00783496">
        <w:t xml:space="preserve">). </w:t>
      </w:r>
      <w:r w:rsidRPr="00F724A8">
        <w:t xml:space="preserve">Body composition analysis revealed that IF </w:t>
      </w:r>
      <w:proofErr w:type="gramStart"/>
      <w:r w:rsidRPr="00F724A8">
        <w:t>specifically</w:t>
      </w:r>
      <w:proofErr w:type="gramEnd"/>
      <w:r w:rsidRPr="00F724A8">
        <w:t xml:space="preserve"> reduced fat mass without changes </w:t>
      </w:r>
      <w:r w:rsidRPr="00F724A8">
        <w:rPr>
          <w:lang w:val="en-CA"/>
        </w:rPr>
        <w:t>in</w:t>
      </w:r>
      <w:r w:rsidRPr="00F724A8">
        <w:t xml:space="preserve"> lean mass in wild-type mice (</w:t>
      </w:r>
      <w:r w:rsidRPr="00783496">
        <w:rPr>
          <w:b/>
        </w:rPr>
        <w:t>Figure 3C</w:t>
      </w:r>
      <w:r w:rsidRPr="00783496">
        <w:t xml:space="preserve">). </w:t>
      </w:r>
      <w:r w:rsidR="00E55B32" w:rsidRPr="00B2366E">
        <w:t>It</w:t>
      </w:r>
      <w:r w:rsidR="00A16D18" w:rsidRPr="00B2366E">
        <w:t xml:space="preserve"> </w:t>
      </w:r>
      <w:r w:rsidR="00A542FD">
        <w:t xml:space="preserve">is </w:t>
      </w:r>
      <w:r w:rsidR="00A16D18" w:rsidRPr="00B2366E">
        <w:t xml:space="preserve">possible </w:t>
      </w:r>
      <w:r w:rsidR="00E55B32" w:rsidRPr="00B2366E">
        <w:t>that</w:t>
      </w:r>
      <w:r w:rsidR="00A16D18" w:rsidRPr="00B2366E">
        <w:t xml:space="preserve"> a slightly, albeit not significantly, lower accumulated energy intake over 16 weeks of the IF program could </w:t>
      </w:r>
      <w:r w:rsidR="00D945B5">
        <w:t xml:space="preserve">result in </w:t>
      </w:r>
      <w:r w:rsidR="00A16D18" w:rsidRPr="00B2366E">
        <w:t>reduc</w:t>
      </w:r>
      <w:r w:rsidR="00620AC3">
        <w:t>ed</w:t>
      </w:r>
      <w:r w:rsidR="00A16D18" w:rsidRPr="00B2366E">
        <w:t xml:space="preserve"> body weight gain of IF ani</w:t>
      </w:r>
      <w:r w:rsidR="004A0764">
        <w:t>mals</w:t>
      </w:r>
      <w:r w:rsidRPr="00783496">
        <w:t xml:space="preserve">. However, IF experiment with </w:t>
      </w:r>
      <w:r w:rsidRPr="00783496">
        <w:rPr>
          <w:lang w:val="en-CA"/>
        </w:rPr>
        <w:t xml:space="preserve">the pair-feeding regimen </w:t>
      </w:r>
      <w:r w:rsidR="00D87B6D">
        <w:rPr>
          <w:lang w:val="en-CA"/>
        </w:rPr>
        <w:t>confirmed that</w:t>
      </w:r>
      <w:r w:rsidR="00D87B6D" w:rsidRPr="00D87B6D">
        <w:t xml:space="preserve"> </w:t>
      </w:r>
      <w:r w:rsidR="00A542FD">
        <w:t xml:space="preserve">the </w:t>
      </w:r>
      <w:r w:rsidR="00D87B6D">
        <w:t xml:space="preserve">decreased </w:t>
      </w:r>
      <w:r w:rsidR="00D87B6D" w:rsidRPr="00783496">
        <w:t>body weight</w:t>
      </w:r>
      <w:r w:rsidR="00D87B6D">
        <w:t xml:space="preserve"> gain</w:t>
      </w:r>
      <w:r w:rsidR="00D87B6D">
        <w:rPr>
          <w:lang w:val="en-CA"/>
        </w:rPr>
        <w:t xml:space="preserve"> by IF</w:t>
      </w:r>
      <w:r w:rsidRPr="00783496">
        <w:rPr>
          <w:lang w:val="en-CA"/>
        </w:rPr>
        <w:t xml:space="preserve"> </w:t>
      </w:r>
      <w:r w:rsidR="00D87B6D">
        <w:rPr>
          <w:lang w:val="en-CA"/>
        </w:rPr>
        <w:t xml:space="preserve">was not </w:t>
      </w:r>
      <w:r w:rsidR="00A542FD">
        <w:rPr>
          <w:lang w:val="en-CA"/>
        </w:rPr>
        <w:t xml:space="preserve">due to </w:t>
      </w:r>
      <w:r w:rsidR="00D87B6D">
        <w:rPr>
          <w:lang w:val="en-CA"/>
        </w:rPr>
        <w:t xml:space="preserve">altered </w:t>
      </w:r>
      <w:r w:rsidR="00D87B6D" w:rsidRPr="00783496">
        <w:t xml:space="preserve">energy intake </w:t>
      </w:r>
      <w:r w:rsidRPr="00783496">
        <w:t>(</w:t>
      </w:r>
      <w:r w:rsidRPr="00783496">
        <w:rPr>
          <w:b/>
        </w:rPr>
        <w:t>Figure 3</w:t>
      </w:r>
      <w:proofErr w:type="gramStart"/>
      <w:r w:rsidRPr="00783496">
        <w:rPr>
          <w:b/>
        </w:rPr>
        <w:t>D</w:t>
      </w:r>
      <w:r w:rsidR="00F24A13">
        <w:rPr>
          <w:b/>
        </w:rPr>
        <w:t>,</w:t>
      </w:r>
      <w:r w:rsidRPr="00783496">
        <w:rPr>
          <w:b/>
        </w:rPr>
        <w:t>E</w:t>
      </w:r>
      <w:proofErr w:type="gramEnd"/>
      <w:r w:rsidRPr="00783496">
        <w:t xml:space="preserve">). </w:t>
      </w:r>
      <w:r w:rsidRPr="00B2366E">
        <w:rPr>
          <w:color w:val="000000" w:themeColor="text1"/>
        </w:rPr>
        <w:t>Unlike wild-type animals</w:t>
      </w:r>
      <w:r w:rsidRPr="00E36696">
        <w:t>,</w:t>
      </w:r>
      <w:r w:rsidRPr="00783496">
        <w:t xml:space="preserve"> </w:t>
      </w:r>
      <w:r w:rsidR="00D87B6D">
        <w:t xml:space="preserve">body weight of </w:t>
      </w:r>
      <w:proofErr w:type="spellStart"/>
      <w:r w:rsidRPr="00783496">
        <w:rPr>
          <w:i/>
        </w:rPr>
        <w:t>ob</w:t>
      </w:r>
      <w:proofErr w:type="spellEnd"/>
      <w:r w:rsidRPr="00783496">
        <w:rPr>
          <w:i/>
        </w:rPr>
        <w:t>/</w:t>
      </w:r>
      <w:proofErr w:type="spellStart"/>
      <w:r w:rsidRPr="00783496">
        <w:rPr>
          <w:i/>
        </w:rPr>
        <w:t>ob</w:t>
      </w:r>
      <w:proofErr w:type="spellEnd"/>
      <w:r w:rsidRPr="00783496">
        <w:t xml:space="preserve"> mice subjected to IF</w:t>
      </w:r>
      <w:r w:rsidR="00D87B6D">
        <w:t xml:space="preserve"> (Ob-IF)</w:t>
      </w:r>
      <w:r w:rsidRPr="00783496">
        <w:t xml:space="preserve"> </w:t>
      </w:r>
      <w:r w:rsidR="00D87B6D">
        <w:t xml:space="preserve">was </w:t>
      </w:r>
      <w:r w:rsidRPr="00783496">
        <w:t xml:space="preserve">lower than </w:t>
      </w:r>
      <w:r w:rsidR="00D87B6D">
        <w:t xml:space="preserve">that of </w:t>
      </w:r>
      <w:r w:rsidRPr="00783496">
        <w:t>Ob-AL mice (</w:t>
      </w:r>
      <w:r w:rsidRPr="00783496">
        <w:rPr>
          <w:b/>
        </w:rPr>
        <w:t>Figure 3G</w:t>
      </w:r>
      <w:r w:rsidRPr="00783496">
        <w:t xml:space="preserve">). This </w:t>
      </w:r>
      <w:r w:rsidR="00A12A84">
        <w:t xml:space="preserve">is due to </w:t>
      </w:r>
      <w:r w:rsidRPr="00783496">
        <w:t>hyperphagi</w:t>
      </w:r>
      <w:r w:rsidR="00B14688">
        <w:t>a (excessive eating)</w:t>
      </w:r>
      <w:r w:rsidRPr="00783496">
        <w:t xml:space="preserve"> of </w:t>
      </w:r>
      <w:proofErr w:type="spellStart"/>
      <w:r w:rsidRPr="00783496">
        <w:rPr>
          <w:i/>
        </w:rPr>
        <w:t>ob</w:t>
      </w:r>
      <w:proofErr w:type="spellEnd"/>
      <w:r w:rsidRPr="00783496">
        <w:rPr>
          <w:i/>
        </w:rPr>
        <w:t>/</w:t>
      </w:r>
      <w:proofErr w:type="spellStart"/>
      <w:r w:rsidRPr="00783496">
        <w:rPr>
          <w:i/>
        </w:rPr>
        <w:t>ob</w:t>
      </w:r>
      <w:proofErr w:type="spellEnd"/>
      <w:r w:rsidRPr="00783496">
        <w:t xml:space="preserve"> mice, leading to mild</w:t>
      </w:r>
      <w:r w:rsidR="00A12A84">
        <w:t xml:space="preserve">ly higher </w:t>
      </w:r>
      <w:r w:rsidRPr="00783496">
        <w:t>(21%) food intake in AL mice, compared to IF-treated animals (</w:t>
      </w:r>
      <w:r w:rsidRPr="00783496">
        <w:rPr>
          <w:b/>
        </w:rPr>
        <w:t>Figure 3H</w:t>
      </w:r>
      <w:r w:rsidRPr="00783496">
        <w:t>). Therefore, to specifically examine the metabolic effect of IF in a caloric-independent manner, a pair-feeding control group was employed. However, unlike wild-type mice</w:t>
      </w:r>
      <w:r w:rsidR="00450889" w:rsidRPr="00783496">
        <w:fldChar w:fldCharType="begin">
          <w:fldData xml:space="preserve">PEVuZE5vdGU+PENpdGU+PEF1dGhvcj5LaW08L0F1dGhvcj48WWVhcj4yMDE3PC9ZZWFyPjxSZWNO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</w:fldData>
        </w:fldChar>
      </w:r>
      <w:r w:rsidR="007E0F5D">
        <w:instrText xml:space="preserve"> ADDIN EN.CITE </w:instrText>
      </w:r>
      <w:r w:rsidR="007E0F5D">
        <w:fldChar w:fldCharType="begin">
          <w:fldData xml:space="preserve">PEVuZE5vdGU+PENpdGU+PEF1dGhvcj5LaW08L0F1dGhvcj48WWVhcj4yMDE3PC9ZZWFyPjxSZWNO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</w:fldData>
        </w:fldChar>
      </w:r>
      <w:r w:rsidR="007E0F5D">
        <w:instrText xml:space="preserve"> ADDIN EN.CITE.DATA </w:instrText>
      </w:r>
      <w:r w:rsidR="007E0F5D">
        <w:fldChar w:fldCharType="end"/>
      </w:r>
      <w:r w:rsidR="00450889" w:rsidRPr="00783496">
        <w:fldChar w:fldCharType="separate"/>
      </w:r>
      <w:r w:rsidR="007E0F5D" w:rsidRPr="007E0F5D">
        <w:rPr>
          <w:noProof/>
          <w:vertAlign w:val="superscript"/>
        </w:rPr>
        <w:t>8</w:t>
      </w:r>
      <w:r w:rsidR="00450889" w:rsidRPr="00783496">
        <w:fldChar w:fldCharType="end"/>
      </w:r>
      <w:r w:rsidRPr="00783496">
        <w:t>, Ob-PF mice were indistinguishable compared to Ob-IF mice in body weights and body composition</w:t>
      </w:r>
      <w:r w:rsidR="00450889" w:rsidRPr="00783496">
        <w:fldChar w:fldCharType="begin">
          <w:fldData xml:space="preserve">PEVuZE5vdGU+PENpdGU+PEF1dGhvcj5LaW08L0F1dGhvcj48WWVhcj4yMDE5PC9ZZWFyPjxSZWNO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</w:fldData>
        </w:fldChar>
      </w:r>
      <w:r w:rsidR="007E0F5D">
        <w:instrText xml:space="preserve"> ADDIN EN.CITE </w:instrText>
      </w:r>
      <w:r w:rsidR="007E0F5D">
        <w:fldChar w:fldCharType="begin">
          <w:fldData xml:space="preserve">PEVuZE5vdGU+PENpdGU+PEF1dGhvcj5LaW08L0F1dGhvcj48WWVhcj4yMDE5PC9ZZWFyPjxSZWNO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</w:fldData>
        </w:fldChar>
      </w:r>
      <w:r w:rsidR="007E0F5D">
        <w:instrText xml:space="preserve"> ADDIN EN.CITE.DATA </w:instrText>
      </w:r>
      <w:r w:rsidR="007E0F5D">
        <w:fldChar w:fldCharType="end"/>
      </w:r>
      <w:r w:rsidR="00450889" w:rsidRPr="00783496">
        <w:fldChar w:fldCharType="separate"/>
      </w:r>
      <w:r w:rsidR="007E0F5D" w:rsidRPr="007E0F5D">
        <w:rPr>
          <w:noProof/>
          <w:vertAlign w:val="superscript"/>
        </w:rPr>
        <w:t>15</w:t>
      </w:r>
      <w:r w:rsidR="00450889" w:rsidRPr="00783496">
        <w:fldChar w:fldCharType="end"/>
      </w:r>
      <w:r w:rsidRPr="00783496">
        <w:t xml:space="preserve"> (</w:t>
      </w:r>
      <w:r w:rsidRPr="00783496">
        <w:rPr>
          <w:b/>
        </w:rPr>
        <w:t>Figure 3I</w:t>
      </w:r>
      <w:r w:rsidRPr="00783496">
        <w:t xml:space="preserve">). These results suggest that leptin is likely implicated in isocaloric IF-mediated body weight reduction in mice. </w:t>
      </w:r>
    </w:p>
    <w:p w14:paraId="3D5FA2AC" w14:textId="77777777" w:rsidR="00783496" w:rsidRPr="00783496" w:rsidRDefault="00783496" w:rsidP="00F8079A">
      <w:pPr>
        <w:contextualSpacing/>
        <w:jc w:val="left"/>
      </w:pPr>
    </w:p>
    <w:p w14:paraId="18F08185" w14:textId="77E3C86A" w:rsidR="00783496" w:rsidRDefault="00783496" w:rsidP="00F8079A">
      <w:pPr>
        <w:contextualSpacing/>
        <w:jc w:val="left"/>
      </w:pPr>
      <w:r w:rsidRPr="00783496">
        <w:t xml:space="preserve">The major metabolic benefit conferred by isocaloric IF is the improved glucose homeostasis. As shown in </w:t>
      </w:r>
      <w:r w:rsidRPr="00783496">
        <w:rPr>
          <w:b/>
        </w:rPr>
        <w:t>Figure 4</w:t>
      </w:r>
      <w:proofErr w:type="gramStart"/>
      <w:r w:rsidRPr="00783496">
        <w:rPr>
          <w:b/>
        </w:rPr>
        <w:t>A</w:t>
      </w:r>
      <w:r w:rsidR="00334C60">
        <w:rPr>
          <w:b/>
        </w:rPr>
        <w:t>,B</w:t>
      </w:r>
      <w:proofErr w:type="gramEnd"/>
      <w:r w:rsidR="00334C60">
        <w:rPr>
          <w:b/>
        </w:rPr>
        <w:t>,C</w:t>
      </w:r>
      <w:r w:rsidR="00F24A13">
        <w:rPr>
          <w:b/>
        </w:rPr>
        <w:t>,</w:t>
      </w:r>
      <w:r w:rsidRPr="00783496">
        <w:rPr>
          <w:b/>
        </w:rPr>
        <w:t>D</w:t>
      </w:r>
      <w:r w:rsidRPr="00783496">
        <w:t xml:space="preserve">, </w:t>
      </w:r>
      <w:r w:rsidRPr="009B300C">
        <w:t xml:space="preserve">HFD-IF mice </w:t>
      </w:r>
      <w:r w:rsidR="00AE267D" w:rsidRPr="00B2366E">
        <w:t xml:space="preserve">exhibited a significant improvement in </w:t>
      </w:r>
      <w:r w:rsidRPr="00C51AAF">
        <w:t>glucose homeostasis</w:t>
      </w:r>
      <w:r w:rsidR="00AE267D" w:rsidRPr="00B2366E">
        <w:t xml:space="preserve">. GTT showed that blood glucose is more rapidly cleared in IF-treated mice, while ITT revealed </w:t>
      </w:r>
      <w:r w:rsidR="00636089" w:rsidRPr="00B2366E">
        <w:t>higher</w:t>
      </w:r>
      <w:r w:rsidR="00AE267D" w:rsidRPr="00B2366E">
        <w:t xml:space="preserve"> insulin sensitivity in</w:t>
      </w:r>
      <w:r w:rsidR="00636089" w:rsidRPr="00B2366E">
        <w:t xml:space="preserve"> HFD-IF mice</w:t>
      </w:r>
      <w:r w:rsidR="00AE267D" w:rsidRPr="00B2366E">
        <w:t>, compared to HFD-AL or HFD-PF mice</w:t>
      </w:r>
      <w:r w:rsidRPr="002E603F">
        <w:t>. Unexpectedly</w:t>
      </w:r>
      <w:r w:rsidRPr="00783496">
        <w:t>, despite the failures in IF-mediated weight reduction, Ob-IF animals exhibited significantly improved glucose handling with smaller glucose excursions in GTT, compared to Ob-PF mice (</w:t>
      </w:r>
      <w:r w:rsidRPr="00783496">
        <w:rPr>
          <w:b/>
        </w:rPr>
        <w:t>Figure 4E</w:t>
      </w:r>
      <w:r w:rsidRPr="00783496">
        <w:t>), whereas insulin sensitivity was indistinguishable between Ob-IF and Ob-PF mice (</w:t>
      </w:r>
      <w:r w:rsidRPr="00783496">
        <w:rPr>
          <w:b/>
        </w:rPr>
        <w:t>Figure 4F</w:t>
      </w:r>
      <w:r w:rsidRPr="00783496">
        <w:t>). This improved glucose homeostasis in Ob-IF mice is likely mediated by increases in plasma level of glucagon-like peptide-1 (GLP-1) and glucose-stimulated insulin secretion (data not shown)</w:t>
      </w:r>
      <w:r w:rsidRPr="00783496">
        <w:fldChar w:fldCharType="begin">
          <w:fldData xml:space="preserve">PEVuZE5vdGU+PENpdGU+PEF1dGhvcj5LaW08L0F1dGhvcj48WWVhcj4yMDE5PC9ZZWFyPjxSZWNO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</w:fldData>
        </w:fldChar>
      </w:r>
      <w:r w:rsidR="007E0F5D">
        <w:instrText xml:space="preserve"> ADDIN EN.CITE </w:instrText>
      </w:r>
      <w:r w:rsidR="007E0F5D">
        <w:fldChar w:fldCharType="begin">
          <w:fldData xml:space="preserve">PEVuZE5vdGU+PENpdGU+PEF1dGhvcj5LaW08L0F1dGhvcj48WWVhcj4yMDE5PC9ZZWFyPjxSZWNO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</w:fldData>
        </w:fldChar>
      </w:r>
      <w:r w:rsidR="007E0F5D">
        <w:instrText xml:space="preserve"> ADDIN EN.CITE.DATA </w:instrText>
      </w:r>
      <w:r w:rsidR="007E0F5D">
        <w:fldChar w:fldCharType="end"/>
      </w:r>
      <w:r w:rsidRPr="00783496">
        <w:fldChar w:fldCharType="separate"/>
      </w:r>
      <w:r w:rsidR="007E0F5D" w:rsidRPr="007E0F5D">
        <w:rPr>
          <w:noProof/>
          <w:vertAlign w:val="superscript"/>
        </w:rPr>
        <w:t>15</w:t>
      </w:r>
      <w:r w:rsidRPr="00783496">
        <w:fldChar w:fldCharType="end"/>
      </w:r>
      <w:r w:rsidRPr="00783496">
        <w:t xml:space="preserve">. Overall, by using this 2:1 IF protocol and proper caloric-independent PF control, we showed the metabolic benefits of isocaloric IF in wild-type and </w:t>
      </w:r>
      <w:proofErr w:type="spellStart"/>
      <w:r w:rsidRPr="00783496">
        <w:rPr>
          <w:i/>
        </w:rPr>
        <w:t>ob</w:t>
      </w:r>
      <w:proofErr w:type="spellEnd"/>
      <w:r w:rsidRPr="00783496">
        <w:rPr>
          <w:i/>
        </w:rPr>
        <w:t>/</w:t>
      </w:r>
      <w:proofErr w:type="spellStart"/>
      <w:r w:rsidRPr="00783496">
        <w:rPr>
          <w:i/>
        </w:rPr>
        <w:t>ob</w:t>
      </w:r>
      <w:proofErr w:type="spellEnd"/>
      <w:r w:rsidRPr="00783496">
        <w:t xml:space="preserve"> mice.  </w:t>
      </w:r>
    </w:p>
    <w:p w14:paraId="5A45F7E6" w14:textId="6341572C" w:rsidR="00761387" w:rsidRDefault="00761387" w:rsidP="00F8079A">
      <w:pPr>
        <w:contextualSpacing/>
        <w:jc w:val="left"/>
      </w:pPr>
    </w:p>
    <w:p w14:paraId="0E5260AA" w14:textId="788C932D" w:rsidR="000B621A" w:rsidRDefault="00D36751" w:rsidP="00F8079A">
      <w:pPr>
        <w:contextualSpacing/>
        <w:jc w:val="left"/>
      </w:pPr>
      <w:r>
        <w:t>O</w:t>
      </w:r>
      <w:r w:rsidR="00761387">
        <w:t>ne of the metabolic effects of IF in wild-type mice is higher total O</w:t>
      </w:r>
      <w:r w:rsidR="00761387" w:rsidRPr="00365434">
        <w:rPr>
          <w:vertAlign w:val="subscript"/>
        </w:rPr>
        <w:t>2</w:t>
      </w:r>
      <w:r w:rsidR="00761387">
        <w:t xml:space="preserve"> consumption, us</w:t>
      </w:r>
      <w:r w:rsidR="00761387" w:rsidRPr="00DE4F62">
        <w:t>ed to estimate the energy expenditure</w:t>
      </w:r>
      <w:r>
        <w:t xml:space="preserve"> (</w:t>
      </w:r>
      <w:r w:rsidRPr="00365434">
        <w:rPr>
          <w:b/>
        </w:rPr>
        <w:t>Figure 5</w:t>
      </w:r>
      <w:proofErr w:type="gramStart"/>
      <w:r w:rsidRPr="00365434">
        <w:rPr>
          <w:b/>
        </w:rPr>
        <w:t>A</w:t>
      </w:r>
      <w:r w:rsidR="00F24A13">
        <w:rPr>
          <w:b/>
        </w:rPr>
        <w:t>,</w:t>
      </w:r>
      <w:r w:rsidRPr="00365434">
        <w:rPr>
          <w:b/>
        </w:rPr>
        <w:t>B</w:t>
      </w:r>
      <w:proofErr w:type="gramEnd"/>
      <w:r>
        <w:t>)</w:t>
      </w:r>
      <w:r w:rsidR="00761387">
        <w:t xml:space="preserve">. </w:t>
      </w:r>
      <w:r w:rsidR="00633A93">
        <w:t xml:space="preserve">This elevation in </w:t>
      </w:r>
      <w:r w:rsidR="00761387">
        <w:t>O</w:t>
      </w:r>
      <w:r w:rsidR="00761387" w:rsidRPr="00365434">
        <w:rPr>
          <w:vertAlign w:val="subscript"/>
        </w:rPr>
        <w:t>2</w:t>
      </w:r>
      <w:r w:rsidR="00761387">
        <w:t xml:space="preserve"> consumption</w:t>
      </w:r>
      <w:r w:rsidR="00633A93">
        <w:t xml:space="preserve"> was found only</w:t>
      </w:r>
      <w:r w:rsidR="00761387" w:rsidDel="00DE4F62">
        <w:t xml:space="preserve"> </w:t>
      </w:r>
      <w:r w:rsidR="00761387">
        <w:t>during feeding period</w:t>
      </w:r>
      <w:r w:rsidR="00761387" w:rsidRPr="00DE4F62">
        <w:t xml:space="preserve"> </w:t>
      </w:r>
      <w:r w:rsidR="00761387">
        <w:t xml:space="preserve">in IF mice, </w:t>
      </w:r>
      <w:r w:rsidR="00B3740B">
        <w:t xml:space="preserve">but not </w:t>
      </w:r>
      <w:r w:rsidR="00761387">
        <w:t xml:space="preserve">fasting period, compared to AL mice. The increased energy expenditure </w:t>
      </w:r>
      <w:r w:rsidR="00DE4389">
        <w:t xml:space="preserve">was </w:t>
      </w:r>
      <w:r w:rsidR="00E55F89">
        <w:t xml:space="preserve">largely </w:t>
      </w:r>
      <w:r w:rsidR="00761387">
        <w:t>mediated by adipose thermogenesis, such as browning of white adipose tissues and activation of brown adipose tissue</w:t>
      </w:r>
      <w:r w:rsidR="00DE4389">
        <w:t xml:space="preserve"> </w:t>
      </w:r>
      <w:r w:rsidR="00761387">
        <w:t>(data not shown)</w:t>
      </w:r>
      <w:r w:rsidR="00704019">
        <w:fldChar w:fldCharType="begin">
          <w:fldData xml:space="preserve">PEVuZE5vdGU+PENpdGU+PEF1dGhvcj5MaTwvQXV0aG9yPjxZZWFyPjIwMTc8L1llYXI+PFJlY051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</w:fldData>
        </w:fldChar>
      </w:r>
      <w:r w:rsidR="007E0F5D">
        <w:instrText xml:space="preserve"> ADDIN EN.CITE </w:instrText>
      </w:r>
      <w:r w:rsidR="007E0F5D">
        <w:fldChar w:fldCharType="begin">
          <w:fldData xml:space="preserve">PEVuZE5vdGU+PENpdGU+PEF1dGhvcj5MaTwvQXV0aG9yPjxZZWFyPjIwMTc8L1llYXI+PFJlY051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</w:fldData>
        </w:fldChar>
      </w:r>
      <w:r w:rsidR="007E0F5D">
        <w:instrText xml:space="preserve"> ADDIN EN.CITE.DATA </w:instrText>
      </w:r>
      <w:r w:rsidR="007E0F5D">
        <w:fldChar w:fldCharType="end"/>
      </w:r>
      <w:r w:rsidR="00704019">
        <w:fldChar w:fldCharType="separate"/>
      </w:r>
      <w:r w:rsidR="007E0F5D" w:rsidRPr="007E0F5D">
        <w:rPr>
          <w:noProof/>
          <w:vertAlign w:val="superscript"/>
        </w:rPr>
        <w:t>8,16</w:t>
      </w:r>
      <w:r w:rsidR="00704019">
        <w:fldChar w:fldCharType="end"/>
      </w:r>
      <w:r w:rsidR="00761387">
        <w:t>.</w:t>
      </w:r>
      <w:r w:rsidR="00761387" w:rsidRPr="00761387">
        <w:t xml:space="preserve"> </w:t>
      </w:r>
      <w:r w:rsidR="00851E83">
        <w:t>IF-mediated adipose thermogenesis would presumably explain how wild-type mice subjected to IF exhibited the reduced body weight gain with</w:t>
      </w:r>
      <w:r w:rsidR="00AF64F6">
        <w:t xml:space="preserve"> no</w:t>
      </w:r>
      <w:r w:rsidR="00851E83">
        <w:t xml:space="preserve"> difference in food intake, compared to AL mice. </w:t>
      </w:r>
      <w:r w:rsidR="00761387">
        <w:t xml:space="preserve">On the other hand, IF </w:t>
      </w:r>
      <w:r w:rsidR="00DE4389">
        <w:t>failed to</w:t>
      </w:r>
      <w:r w:rsidR="00761387">
        <w:t xml:space="preserve"> increase O</w:t>
      </w:r>
      <w:r w:rsidR="00761387" w:rsidRPr="00365434">
        <w:rPr>
          <w:vertAlign w:val="subscript"/>
        </w:rPr>
        <w:t>2</w:t>
      </w:r>
      <w:r w:rsidR="00761387">
        <w:t xml:space="preserve"> consumption in</w:t>
      </w:r>
      <w:r w:rsidR="00761387" w:rsidRPr="00420ABE">
        <w:rPr>
          <w:i/>
        </w:rPr>
        <w:t xml:space="preserve"> </w:t>
      </w:r>
      <w:proofErr w:type="spellStart"/>
      <w:r w:rsidR="00761387" w:rsidRPr="00783496">
        <w:rPr>
          <w:i/>
        </w:rPr>
        <w:t>ob</w:t>
      </w:r>
      <w:proofErr w:type="spellEnd"/>
      <w:r w:rsidR="00761387" w:rsidRPr="00783496">
        <w:rPr>
          <w:i/>
        </w:rPr>
        <w:t>/</w:t>
      </w:r>
      <w:proofErr w:type="spellStart"/>
      <w:r w:rsidR="00761387" w:rsidRPr="00783496">
        <w:rPr>
          <w:i/>
        </w:rPr>
        <w:t>ob</w:t>
      </w:r>
      <w:proofErr w:type="spellEnd"/>
      <w:r w:rsidR="00761387" w:rsidRPr="00783496">
        <w:t xml:space="preserve"> mice</w:t>
      </w:r>
      <w:r w:rsidR="00761387">
        <w:t xml:space="preserve"> (</w:t>
      </w:r>
      <w:r w:rsidR="00761387" w:rsidRPr="00365434">
        <w:rPr>
          <w:b/>
        </w:rPr>
        <w:t>Figure 5C-D</w:t>
      </w:r>
      <w:r w:rsidR="00761387">
        <w:t>)</w:t>
      </w:r>
      <w:r w:rsidR="00DF16F7">
        <w:t xml:space="preserve">, </w:t>
      </w:r>
      <w:r w:rsidR="00B76760">
        <w:t xml:space="preserve">and </w:t>
      </w:r>
      <w:r w:rsidR="00DF16F7">
        <w:lastRenderedPageBreak/>
        <w:t>even</w:t>
      </w:r>
      <w:r w:rsidR="00B76760">
        <w:t xml:space="preserve"> led to a</w:t>
      </w:r>
      <w:r w:rsidR="00DF16F7">
        <w:t xml:space="preserve"> </w:t>
      </w:r>
      <w:r w:rsidR="00761387">
        <w:t>reduc</w:t>
      </w:r>
      <w:r w:rsidR="00B76760">
        <w:t xml:space="preserve">tion in </w:t>
      </w:r>
      <w:r w:rsidR="00761387">
        <w:t>energy expenditure</w:t>
      </w:r>
      <w:r w:rsidR="00DF16F7">
        <w:t xml:space="preserve"> during fasting period</w:t>
      </w:r>
      <w:r w:rsidR="00761387">
        <w:t>.</w:t>
      </w:r>
      <w:r w:rsidR="00851E83">
        <w:t xml:space="preserve"> </w:t>
      </w:r>
      <w:r w:rsidR="00812983">
        <w:t>Consistently</w:t>
      </w:r>
      <w:r w:rsidR="00851E83">
        <w:t xml:space="preserve">, IF-induced adipose thermogenesis was completely abolished in </w:t>
      </w:r>
      <w:proofErr w:type="spellStart"/>
      <w:r w:rsidR="00851E83" w:rsidRPr="00783496">
        <w:rPr>
          <w:i/>
        </w:rPr>
        <w:t>ob</w:t>
      </w:r>
      <w:proofErr w:type="spellEnd"/>
      <w:r w:rsidR="00851E83" w:rsidRPr="00783496">
        <w:rPr>
          <w:i/>
        </w:rPr>
        <w:t>/</w:t>
      </w:r>
      <w:proofErr w:type="spellStart"/>
      <w:r w:rsidR="00851E83" w:rsidRPr="00783496">
        <w:rPr>
          <w:i/>
        </w:rPr>
        <w:t>ob</w:t>
      </w:r>
      <w:proofErr w:type="spellEnd"/>
      <w:r w:rsidR="00851E83" w:rsidRPr="00783496">
        <w:t xml:space="preserve"> mice</w:t>
      </w:r>
      <w:r w:rsidR="00AF64F6">
        <w:t xml:space="preserve"> (data not shown)</w:t>
      </w:r>
      <w:r w:rsidR="000B621A">
        <w:t xml:space="preserve">. These data suggest a possible limitation of IF as it may work differently for individuals with different genetic and environmental backgrounds. </w:t>
      </w:r>
    </w:p>
    <w:p w14:paraId="2751AE0A" w14:textId="77777777" w:rsidR="00497067" w:rsidRPr="00783496" w:rsidRDefault="00497067" w:rsidP="00F8079A">
      <w:pPr>
        <w:contextualSpacing/>
        <w:jc w:val="left"/>
      </w:pPr>
    </w:p>
    <w:p w14:paraId="3C9083F6" w14:textId="10DFA94C" w:rsidR="00B32616" w:rsidRDefault="00B32616" w:rsidP="00DE4C88">
      <w:pPr>
        <w:contextualSpacing/>
        <w:jc w:val="left"/>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6F6E8BE4" w14:textId="77777777" w:rsidR="00F24A13" w:rsidRPr="001B1519" w:rsidRDefault="00F24A13" w:rsidP="00F8079A">
      <w:pPr>
        <w:contextualSpacing/>
        <w:jc w:val="left"/>
        <w:rPr>
          <w:rFonts w:asciiTheme="minorHAnsi" w:hAnsiTheme="minorHAnsi" w:cstheme="minorHAnsi"/>
          <w:bCs/>
          <w:color w:val="808080"/>
        </w:rPr>
      </w:pPr>
    </w:p>
    <w:p w14:paraId="46734E88" w14:textId="5B89A958" w:rsidR="00783496" w:rsidRPr="00E63F62" w:rsidRDefault="00783496" w:rsidP="00F8079A">
      <w:pPr>
        <w:contextualSpacing/>
        <w:jc w:val="left"/>
      </w:pPr>
      <w:r w:rsidRPr="00783496">
        <w:rPr>
          <w:b/>
        </w:rPr>
        <w:t>Figure 1</w:t>
      </w:r>
      <w:r w:rsidR="00F24A13">
        <w:rPr>
          <w:b/>
        </w:rPr>
        <w:t>:</w:t>
      </w:r>
      <w:r w:rsidRPr="00783496">
        <w:t xml:space="preserve"> </w:t>
      </w:r>
      <w:r w:rsidRPr="00783496">
        <w:rPr>
          <w:b/>
        </w:rPr>
        <w:t>Feeding analyses after 24</w:t>
      </w:r>
      <w:r w:rsidR="00F24A13">
        <w:rPr>
          <w:b/>
        </w:rPr>
        <w:t xml:space="preserve"> </w:t>
      </w:r>
      <w:r w:rsidR="007D3513">
        <w:rPr>
          <w:b/>
        </w:rPr>
        <w:t>h</w:t>
      </w:r>
      <w:r w:rsidRPr="00783496">
        <w:rPr>
          <w:b/>
        </w:rPr>
        <w:t xml:space="preserve"> fasting and comparison between 1:1 and 2:1 </w:t>
      </w:r>
      <w:r w:rsidR="00F24A13">
        <w:rPr>
          <w:b/>
        </w:rPr>
        <w:t>IF</w:t>
      </w:r>
      <w:r w:rsidRPr="00783496">
        <w:t>. (</w:t>
      </w:r>
      <w:r w:rsidRPr="00783496">
        <w:rPr>
          <w:b/>
        </w:rPr>
        <w:t>A</w:t>
      </w:r>
      <w:r w:rsidRPr="00783496">
        <w:t>) Daily body weight changes of mice before and after 24</w:t>
      </w:r>
      <w:r w:rsidR="00F24A13">
        <w:t xml:space="preserve"> </w:t>
      </w:r>
      <w:r w:rsidR="007D3513">
        <w:t>h</w:t>
      </w:r>
      <w:r w:rsidRPr="00783496">
        <w:t xml:space="preserve"> fasting (n = 10). (</w:t>
      </w:r>
      <w:r w:rsidRPr="00783496">
        <w:rPr>
          <w:b/>
        </w:rPr>
        <w:t>B</w:t>
      </w:r>
      <w:r w:rsidRPr="00783496">
        <w:t>) Daily energy intake before and after 24</w:t>
      </w:r>
      <w:r w:rsidR="00F24A13">
        <w:t xml:space="preserve"> </w:t>
      </w:r>
      <w:r w:rsidR="007D3513">
        <w:t>h</w:t>
      </w:r>
      <w:r w:rsidRPr="00783496">
        <w:t xml:space="preserve"> fasting (n = 5 cages; 2 mice per cage). (</w:t>
      </w:r>
      <w:r w:rsidRPr="00783496">
        <w:rPr>
          <w:b/>
        </w:rPr>
        <w:t>C</w:t>
      </w:r>
      <w:r w:rsidRPr="00783496">
        <w:t>) Comparison of energy intake between alternate day fasting (</w:t>
      </w:r>
      <w:r w:rsidRPr="00F8079A">
        <w:rPr>
          <w:iCs/>
        </w:rPr>
        <w:t>i.e</w:t>
      </w:r>
      <w:r w:rsidRPr="00783496">
        <w:rPr>
          <w:i/>
        </w:rPr>
        <w:t>.</w:t>
      </w:r>
      <w:r w:rsidR="00F24A13">
        <w:rPr>
          <w:i/>
        </w:rPr>
        <w:t>,</w:t>
      </w:r>
      <w:r w:rsidRPr="00783496">
        <w:t xml:space="preserve"> 1 day feeding</w:t>
      </w:r>
      <w:r w:rsidR="00F24A13">
        <w:t>/</w:t>
      </w:r>
      <w:r w:rsidRPr="00783496">
        <w:t>1 day fasting, 1:1 IF) and 2:1 intermittent fasting (</w:t>
      </w:r>
      <w:r w:rsidRPr="00F8079A">
        <w:rPr>
          <w:iCs/>
        </w:rPr>
        <w:t>i.e.</w:t>
      </w:r>
      <w:r w:rsidR="00F24A13" w:rsidRPr="00F8079A">
        <w:rPr>
          <w:iCs/>
        </w:rPr>
        <w:t>,</w:t>
      </w:r>
      <w:r w:rsidRPr="00783496">
        <w:t xml:space="preserve"> 2 day feeding</w:t>
      </w:r>
      <w:r w:rsidR="00F24A13">
        <w:t>/</w:t>
      </w:r>
      <w:r w:rsidRPr="00783496">
        <w:t>1 day fasting). In the 1:1 IF regime, only ~80% of food intake was compensated during the subsequent 1 day of refeeding compared to food intake over 2 days of feeding. On the other hand, 99% of energy intake was achieved when 2 days of refeeding was given, compared to that over 3 days of feeding.</w:t>
      </w:r>
      <w:r w:rsidR="006037B4">
        <w:t xml:space="preserve"> </w:t>
      </w:r>
      <w:r w:rsidR="006037B4" w:rsidRPr="00783496">
        <w:t>Data are expressed as mean ± SEM</w:t>
      </w:r>
      <w:r w:rsidR="006037B4">
        <w:t>.</w:t>
      </w:r>
      <w:r w:rsidR="00E63F62">
        <w:t xml:space="preserve"> This figure was reproduced with permission from Kim et al.</w:t>
      </w:r>
      <w:r w:rsidR="00E63F62">
        <w:rPr>
          <w:vertAlign w:val="superscript"/>
        </w:rPr>
        <w:t>8</w:t>
      </w:r>
      <w:r w:rsidR="00E63F62">
        <w:t>.</w:t>
      </w:r>
    </w:p>
    <w:p w14:paraId="509886AE" w14:textId="77777777" w:rsidR="00783496" w:rsidRPr="00783496" w:rsidRDefault="00783496" w:rsidP="00F8079A">
      <w:pPr>
        <w:contextualSpacing/>
        <w:jc w:val="left"/>
      </w:pPr>
    </w:p>
    <w:p w14:paraId="0673A1CC" w14:textId="63184504" w:rsidR="00783496" w:rsidRPr="00783496" w:rsidRDefault="00783496" w:rsidP="00F8079A">
      <w:pPr>
        <w:contextualSpacing/>
        <w:jc w:val="left"/>
      </w:pPr>
      <w:r w:rsidRPr="00783496">
        <w:rPr>
          <w:b/>
        </w:rPr>
        <w:t>Figure 2</w:t>
      </w:r>
      <w:r w:rsidR="00F24A13">
        <w:rPr>
          <w:b/>
        </w:rPr>
        <w:t>:</w:t>
      </w:r>
      <w:r w:rsidRPr="00783496">
        <w:rPr>
          <w:b/>
        </w:rPr>
        <w:t xml:space="preserve"> Schematic illustration of the isocaloric 2:1 IF regimen</w:t>
      </w:r>
      <w:r w:rsidRPr="00783496">
        <w:t xml:space="preserve">. For PF control, the amount of food consumed during the 2 days of feeding by IF-treated mice </w:t>
      </w:r>
      <w:r w:rsidR="004D1942">
        <w:t>is</w:t>
      </w:r>
      <w:r w:rsidRPr="00783496">
        <w:t xml:space="preserve"> divided into three equal portions, which is then provided daily to PF mice during the next cycle. AL</w:t>
      </w:r>
      <w:r w:rsidR="00FA327D">
        <w:t xml:space="preserve"> =</w:t>
      </w:r>
      <w:r w:rsidRPr="00783496">
        <w:t xml:space="preserve"> </w:t>
      </w:r>
      <w:r w:rsidRPr="00783496">
        <w:rPr>
          <w:i/>
        </w:rPr>
        <w:t>ad libitum</w:t>
      </w:r>
      <w:r w:rsidRPr="00783496">
        <w:t>; PF</w:t>
      </w:r>
      <w:r w:rsidR="00FA327D">
        <w:t xml:space="preserve"> =</w:t>
      </w:r>
      <w:r w:rsidRPr="00783496">
        <w:t xml:space="preserve"> pair-feeding.</w:t>
      </w:r>
      <w:r w:rsidR="00E63F62">
        <w:t xml:space="preserve"> Part of this figure was reproduced with permission from Kim et al.</w:t>
      </w:r>
      <w:r w:rsidR="00E63F62">
        <w:rPr>
          <w:vertAlign w:val="superscript"/>
        </w:rPr>
        <w:t>8</w:t>
      </w:r>
      <w:r w:rsidR="00E63F62">
        <w:t>.</w:t>
      </w:r>
    </w:p>
    <w:p w14:paraId="1D12C7C2" w14:textId="77777777" w:rsidR="00783496" w:rsidRPr="00783496" w:rsidRDefault="00783496" w:rsidP="00F8079A">
      <w:pPr>
        <w:contextualSpacing/>
        <w:jc w:val="left"/>
      </w:pPr>
    </w:p>
    <w:p w14:paraId="3855DFD3" w14:textId="5D7D94C6" w:rsidR="00E63F62" w:rsidRPr="00E63F62" w:rsidRDefault="00783496" w:rsidP="00F8079A">
      <w:pPr>
        <w:contextualSpacing/>
        <w:jc w:val="left"/>
      </w:pPr>
      <w:r w:rsidRPr="00783496">
        <w:rPr>
          <w:b/>
        </w:rPr>
        <w:t>Figure 3</w:t>
      </w:r>
      <w:r w:rsidR="00FA327D">
        <w:rPr>
          <w:b/>
        </w:rPr>
        <w:t>:</w:t>
      </w:r>
      <w:r w:rsidRPr="00783496">
        <w:rPr>
          <w:b/>
        </w:rPr>
        <w:t xml:space="preserve"> Comparison of AL, IF, and PF</w:t>
      </w:r>
      <w:r w:rsidR="00FA327D">
        <w:rPr>
          <w:b/>
        </w:rPr>
        <w:t xml:space="preserve"> effects</w:t>
      </w:r>
      <w:r w:rsidRPr="00783496">
        <w:rPr>
          <w:b/>
        </w:rPr>
        <w:t xml:space="preserve"> </w:t>
      </w:r>
      <w:r w:rsidR="00FA327D">
        <w:rPr>
          <w:b/>
        </w:rPr>
        <w:t>on</w:t>
      </w:r>
      <w:r w:rsidRPr="00783496">
        <w:rPr>
          <w:b/>
        </w:rPr>
        <w:t xml:space="preserve"> body weight, food intake</w:t>
      </w:r>
      <w:r w:rsidR="00FA327D">
        <w:rPr>
          <w:b/>
        </w:rPr>
        <w:t>,</w:t>
      </w:r>
      <w:r w:rsidRPr="00783496">
        <w:rPr>
          <w:b/>
        </w:rPr>
        <w:t xml:space="preserve"> and body composition between wild-type and </w:t>
      </w:r>
      <w:proofErr w:type="spellStart"/>
      <w:r w:rsidRPr="00783496">
        <w:rPr>
          <w:b/>
          <w:i/>
        </w:rPr>
        <w:t>ob</w:t>
      </w:r>
      <w:proofErr w:type="spellEnd"/>
      <w:r w:rsidRPr="00783496">
        <w:rPr>
          <w:b/>
          <w:i/>
        </w:rPr>
        <w:t>/</w:t>
      </w:r>
      <w:proofErr w:type="spellStart"/>
      <w:r w:rsidRPr="00783496">
        <w:rPr>
          <w:b/>
          <w:i/>
        </w:rPr>
        <w:t>ob</w:t>
      </w:r>
      <w:proofErr w:type="spellEnd"/>
      <w:r w:rsidRPr="00783496">
        <w:rPr>
          <w:b/>
        </w:rPr>
        <w:t xml:space="preserve"> mice</w:t>
      </w:r>
      <w:r w:rsidRPr="00783496">
        <w:t>. (</w:t>
      </w:r>
      <w:proofErr w:type="gramStart"/>
      <w:r w:rsidRPr="00783496">
        <w:rPr>
          <w:b/>
        </w:rPr>
        <w:t>A</w:t>
      </w:r>
      <w:r w:rsidR="00F24A13">
        <w:rPr>
          <w:b/>
        </w:rPr>
        <w:t>,B</w:t>
      </w:r>
      <w:proofErr w:type="gramEnd"/>
      <w:r w:rsidR="00F24A13">
        <w:rPr>
          <w:b/>
        </w:rPr>
        <w:t>,</w:t>
      </w:r>
      <w:r w:rsidRPr="00783496">
        <w:rPr>
          <w:b/>
        </w:rPr>
        <w:t>C</w:t>
      </w:r>
      <w:r w:rsidRPr="00783496">
        <w:t>) Body weight, food intake</w:t>
      </w:r>
      <w:r w:rsidR="00FA327D">
        <w:t>,</w:t>
      </w:r>
      <w:r w:rsidRPr="00783496">
        <w:t xml:space="preserve"> and body composition in AL or IF-treated wild-type mice under normal diet (ND) or high fat diet (HFD) during 16 weeks of IF regimen. Data are expressed as mean ± SEM. (ND-AL: n = 7; ND-IF: n = 8; HFD-AL: n = 7; and HFD-IF: n = 8); one</w:t>
      </w:r>
      <w:r w:rsidR="00FA327D">
        <w:t>-</w:t>
      </w:r>
      <w:r w:rsidRPr="00783496">
        <w:t xml:space="preserve"> or two-way ANOVA with Student-Newman-</w:t>
      </w:r>
      <w:proofErr w:type="spellStart"/>
      <w:r w:rsidRPr="00783496">
        <w:t>Keuls</w:t>
      </w:r>
      <w:proofErr w:type="spellEnd"/>
      <w:r w:rsidRPr="00783496">
        <w:t xml:space="preserve"> post</w:t>
      </w:r>
      <w:r w:rsidR="00FA327D">
        <w:t>-</w:t>
      </w:r>
      <w:r w:rsidRPr="00783496">
        <w:t xml:space="preserve">hoc analysis; </w:t>
      </w:r>
      <w:r w:rsidRPr="007B7F46">
        <w:rPr>
          <w:iCs/>
        </w:rPr>
        <w:t>**</w:t>
      </w:r>
      <w:r w:rsidR="00FA327D">
        <w:rPr>
          <w:iCs/>
        </w:rPr>
        <w:t>p</w:t>
      </w:r>
      <w:r w:rsidRPr="00783496">
        <w:t xml:space="preserve"> &lt; 0.01 </w:t>
      </w:r>
      <w:r w:rsidRPr="00F8079A">
        <w:rPr>
          <w:i/>
          <w:iCs/>
        </w:rPr>
        <w:t>vs</w:t>
      </w:r>
      <w:r w:rsidR="00FA327D">
        <w:t>.</w:t>
      </w:r>
      <w:r w:rsidRPr="00783496">
        <w:t xml:space="preserve"> HFD-AL. (</w:t>
      </w:r>
      <w:r w:rsidRPr="00783496">
        <w:rPr>
          <w:b/>
        </w:rPr>
        <w:t>D</w:t>
      </w:r>
      <w:r w:rsidR="00F24A13">
        <w:rPr>
          <w:b/>
        </w:rPr>
        <w:t>,E,</w:t>
      </w:r>
      <w:r w:rsidRPr="00783496">
        <w:rPr>
          <w:b/>
        </w:rPr>
        <w:t>F</w:t>
      </w:r>
      <w:r w:rsidRPr="00783496">
        <w:t>) Body weight, food intake</w:t>
      </w:r>
      <w:r w:rsidR="00FA327D">
        <w:t>,</w:t>
      </w:r>
      <w:r w:rsidRPr="00783496">
        <w:t xml:space="preserve"> and body composition in PF </w:t>
      </w:r>
      <w:r w:rsidRPr="00F8079A">
        <w:rPr>
          <w:i/>
          <w:iCs/>
        </w:rPr>
        <w:t>vs</w:t>
      </w:r>
      <w:r w:rsidR="00FA327D" w:rsidRPr="00F8079A">
        <w:rPr>
          <w:i/>
          <w:iCs/>
        </w:rPr>
        <w:t>.</w:t>
      </w:r>
      <w:r w:rsidRPr="00783496">
        <w:t xml:space="preserve"> IF mice fed with high fat diet (HFD) during 12 weeks of IF regimen. (PF: n = 6 and IF: n = 6); two-tailed unpaired Student’s </w:t>
      </w:r>
      <w:r w:rsidRPr="00F8079A">
        <w:rPr>
          <w:i/>
          <w:iCs/>
        </w:rPr>
        <w:t>t</w:t>
      </w:r>
      <w:r w:rsidRPr="00783496">
        <w:t xml:space="preserve">-test; </w:t>
      </w:r>
      <w:r w:rsidRPr="007B7F46">
        <w:rPr>
          <w:iCs/>
        </w:rPr>
        <w:t>*</w:t>
      </w:r>
      <w:r w:rsidR="00FA327D">
        <w:rPr>
          <w:iCs/>
        </w:rPr>
        <w:t>p</w:t>
      </w:r>
      <w:r w:rsidRPr="00783496">
        <w:t xml:space="preserve"> &lt; 0.05 </w:t>
      </w:r>
      <w:r w:rsidRPr="00F8079A">
        <w:rPr>
          <w:i/>
          <w:iCs/>
        </w:rPr>
        <w:t>vs</w:t>
      </w:r>
      <w:r w:rsidRPr="00783496">
        <w:t>. HFD-PF</w:t>
      </w:r>
      <w:r w:rsidR="00FA327D">
        <w:t>;</w:t>
      </w:r>
      <w:r w:rsidRPr="00783496">
        <w:t xml:space="preserve"> NS</w:t>
      </w:r>
      <w:r w:rsidR="00FA327D">
        <w:t xml:space="preserve"> =</w:t>
      </w:r>
      <w:r w:rsidRPr="00783496">
        <w:t xml:space="preserve"> not significant. (</w:t>
      </w:r>
      <w:r w:rsidRPr="00783496">
        <w:rPr>
          <w:b/>
        </w:rPr>
        <w:t>G</w:t>
      </w:r>
      <w:r w:rsidR="00F24A13">
        <w:rPr>
          <w:b/>
        </w:rPr>
        <w:t>,H,</w:t>
      </w:r>
      <w:r w:rsidRPr="00783496">
        <w:rPr>
          <w:b/>
        </w:rPr>
        <w:t>I</w:t>
      </w:r>
      <w:r w:rsidRPr="00783496">
        <w:t>) Body weight, food intake</w:t>
      </w:r>
      <w:r w:rsidR="00FA327D">
        <w:t>,</w:t>
      </w:r>
      <w:r w:rsidRPr="00783496">
        <w:t xml:space="preserve"> and body composition in AL, PF</w:t>
      </w:r>
      <w:r w:rsidR="00FA327D">
        <w:t>,</w:t>
      </w:r>
      <w:r w:rsidRPr="00783496">
        <w:t xml:space="preserve"> or IF-treated </w:t>
      </w:r>
      <w:proofErr w:type="spellStart"/>
      <w:r w:rsidRPr="00783496">
        <w:rPr>
          <w:i/>
        </w:rPr>
        <w:t>ob</w:t>
      </w:r>
      <w:proofErr w:type="spellEnd"/>
      <w:r w:rsidRPr="00783496">
        <w:rPr>
          <w:i/>
        </w:rPr>
        <w:t>/</w:t>
      </w:r>
      <w:proofErr w:type="spellStart"/>
      <w:r w:rsidRPr="00783496">
        <w:rPr>
          <w:i/>
        </w:rPr>
        <w:t>ob</w:t>
      </w:r>
      <w:proofErr w:type="spellEnd"/>
      <w:r w:rsidRPr="00783496">
        <w:t xml:space="preserve"> mice fed </w:t>
      </w:r>
      <w:r w:rsidR="004A4F1E">
        <w:t xml:space="preserve">with </w:t>
      </w:r>
      <w:r w:rsidRPr="00783496">
        <w:t xml:space="preserve">normal chow (Ob-AL: n = 4; Ob-PF: n = 7; Ob-IF: n = 6); Ob-AL </w:t>
      </w:r>
      <w:r w:rsidRPr="00F8079A">
        <w:rPr>
          <w:i/>
          <w:iCs/>
        </w:rPr>
        <w:t>vs</w:t>
      </w:r>
      <w:r w:rsidRPr="00783496">
        <w:t xml:space="preserve">. Ob-PF: </w:t>
      </w:r>
      <w:r w:rsidR="00FA327D">
        <w:rPr>
          <w:i/>
        </w:rPr>
        <w:t>*</w:t>
      </w:r>
      <w:r w:rsidR="00FA327D">
        <w:rPr>
          <w:iCs/>
        </w:rPr>
        <w:t>p</w:t>
      </w:r>
      <w:r w:rsidRPr="00783496">
        <w:t xml:space="preserve"> &lt; 0.05; Ob-AL</w:t>
      </w:r>
      <w:r w:rsidRPr="00F8079A">
        <w:rPr>
          <w:i/>
          <w:iCs/>
        </w:rPr>
        <w:t xml:space="preserve"> vs</w:t>
      </w:r>
      <w:r w:rsidR="00FA327D">
        <w:t>.</w:t>
      </w:r>
      <w:r w:rsidRPr="00783496">
        <w:t xml:space="preserve"> Ob-IF: </w:t>
      </w:r>
      <w:r w:rsidRPr="007B7F46">
        <w:rPr>
          <w:iCs/>
        </w:rPr>
        <w:t>*</w:t>
      </w:r>
      <w:r w:rsidR="00FA327D">
        <w:rPr>
          <w:iCs/>
        </w:rPr>
        <w:t>p</w:t>
      </w:r>
      <w:r w:rsidRPr="00783496">
        <w:t xml:space="preserve"> &lt; 0.05; Ob-PF </w:t>
      </w:r>
      <w:r w:rsidRPr="00F8079A">
        <w:rPr>
          <w:i/>
          <w:iCs/>
        </w:rPr>
        <w:t>vs</w:t>
      </w:r>
      <w:r w:rsidRPr="00783496">
        <w:t>. Ob-IF.</w:t>
      </w:r>
      <w:r w:rsidR="00E63F62">
        <w:t xml:space="preserve"> Panels A</w:t>
      </w:r>
      <w:r w:rsidR="00F24A13">
        <w:t>–</w:t>
      </w:r>
      <w:r w:rsidR="00E63F62">
        <w:t>F were reproduced with permission from Kim et al.</w:t>
      </w:r>
      <w:r w:rsidR="00E63F62">
        <w:rPr>
          <w:vertAlign w:val="superscript"/>
        </w:rPr>
        <w:t>8</w:t>
      </w:r>
      <w:r w:rsidR="00F24A13">
        <w:t>. P</w:t>
      </w:r>
      <w:r w:rsidR="00E63F62">
        <w:t>anels G</w:t>
      </w:r>
      <w:r w:rsidR="00F24A13">
        <w:t>–</w:t>
      </w:r>
      <w:r w:rsidR="00E63F62">
        <w:t>I were reproduced with permission from Kim et al.</w:t>
      </w:r>
      <w:r w:rsidR="00E63F62">
        <w:rPr>
          <w:vertAlign w:val="superscript"/>
        </w:rPr>
        <w:t>15</w:t>
      </w:r>
      <w:r w:rsidR="00E63F62">
        <w:t>.</w:t>
      </w:r>
    </w:p>
    <w:p w14:paraId="581C9D1A" w14:textId="77777777" w:rsidR="00783496" w:rsidRPr="00783496" w:rsidRDefault="00783496" w:rsidP="00F8079A">
      <w:pPr>
        <w:contextualSpacing/>
        <w:jc w:val="left"/>
      </w:pPr>
    </w:p>
    <w:p w14:paraId="5CC3D6AB" w14:textId="343A7475" w:rsidR="00783496" w:rsidRPr="00783496" w:rsidRDefault="00783496" w:rsidP="00F8079A">
      <w:pPr>
        <w:contextualSpacing/>
        <w:jc w:val="left"/>
      </w:pPr>
      <w:r w:rsidRPr="00783496">
        <w:rPr>
          <w:b/>
        </w:rPr>
        <w:t>Figure 4</w:t>
      </w:r>
      <w:r w:rsidR="00FA327D">
        <w:rPr>
          <w:b/>
        </w:rPr>
        <w:t>:</w:t>
      </w:r>
      <w:r w:rsidRPr="00783496">
        <w:rPr>
          <w:b/>
        </w:rPr>
        <w:t xml:space="preserve"> Improved glucose homeostasis by IF in both wild-type and </w:t>
      </w:r>
      <w:proofErr w:type="spellStart"/>
      <w:r w:rsidRPr="00783496">
        <w:rPr>
          <w:b/>
          <w:i/>
        </w:rPr>
        <w:t>ob</w:t>
      </w:r>
      <w:proofErr w:type="spellEnd"/>
      <w:r w:rsidRPr="00783496">
        <w:rPr>
          <w:b/>
          <w:i/>
        </w:rPr>
        <w:t>/</w:t>
      </w:r>
      <w:proofErr w:type="spellStart"/>
      <w:r w:rsidRPr="00783496">
        <w:rPr>
          <w:b/>
          <w:i/>
        </w:rPr>
        <w:t>ob</w:t>
      </w:r>
      <w:proofErr w:type="spellEnd"/>
      <w:r w:rsidRPr="00783496">
        <w:rPr>
          <w:b/>
        </w:rPr>
        <w:t xml:space="preserve"> mice</w:t>
      </w:r>
      <w:r w:rsidRPr="00783496">
        <w:t>. (</w:t>
      </w:r>
      <w:proofErr w:type="gramStart"/>
      <w:r w:rsidRPr="00783496">
        <w:rPr>
          <w:b/>
        </w:rPr>
        <w:t>A</w:t>
      </w:r>
      <w:r w:rsidR="00F24A13">
        <w:rPr>
          <w:b/>
        </w:rPr>
        <w:t>,</w:t>
      </w:r>
      <w:r w:rsidRPr="00783496">
        <w:rPr>
          <w:b/>
        </w:rPr>
        <w:t>B</w:t>
      </w:r>
      <w:proofErr w:type="gramEnd"/>
      <w:r w:rsidRPr="00783496">
        <w:t xml:space="preserve">) </w:t>
      </w:r>
      <w:r w:rsidR="00A56C7C">
        <w:t>I</w:t>
      </w:r>
      <w:r w:rsidRPr="00783496">
        <w:t>ntraperitoneal GTT and ITT in HFD-AL and HFD-IF wild-type mice after 16 weeks of IF regimen. The inset shows area under curve (AUC)</w:t>
      </w:r>
      <w:r w:rsidR="00A56C7C">
        <w:t>;</w:t>
      </w:r>
      <w:r w:rsidRPr="00783496">
        <w:t xml:space="preserve"> </w:t>
      </w:r>
      <w:r w:rsidRPr="007B7F46">
        <w:rPr>
          <w:iCs/>
        </w:rPr>
        <w:t>*</w:t>
      </w:r>
      <w:r w:rsidR="00A56C7C">
        <w:rPr>
          <w:iCs/>
        </w:rPr>
        <w:t>p</w:t>
      </w:r>
      <w:r w:rsidRPr="00783496">
        <w:t xml:space="preserve"> &lt; 0.05 </w:t>
      </w:r>
      <w:r w:rsidRPr="00F8079A">
        <w:rPr>
          <w:i/>
          <w:iCs/>
        </w:rPr>
        <w:t>vs</w:t>
      </w:r>
      <w:r w:rsidR="00A56C7C" w:rsidRPr="00F8079A">
        <w:rPr>
          <w:i/>
          <w:iCs/>
        </w:rPr>
        <w:t>.</w:t>
      </w:r>
      <w:r w:rsidRPr="00783496">
        <w:t xml:space="preserve"> HFD-AL. (</w:t>
      </w:r>
      <w:proofErr w:type="gramStart"/>
      <w:r w:rsidRPr="00783496">
        <w:rPr>
          <w:b/>
        </w:rPr>
        <w:t>C</w:t>
      </w:r>
      <w:r w:rsidR="00F24A13">
        <w:rPr>
          <w:b/>
        </w:rPr>
        <w:t>,</w:t>
      </w:r>
      <w:r w:rsidRPr="00783496">
        <w:rPr>
          <w:b/>
        </w:rPr>
        <w:t>D</w:t>
      </w:r>
      <w:proofErr w:type="gramEnd"/>
      <w:r w:rsidRPr="00783496">
        <w:t>) GTT and ITT in HFD-PF compared to HFD-IF wild-type mice after 12 weeks of IF regimen. The inset shows AUC</w:t>
      </w:r>
      <w:r w:rsidR="00A56C7C">
        <w:t>;</w:t>
      </w:r>
      <w:r w:rsidRPr="00783496">
        <w:t xml:space="preserve"> </w:t>
      </w:r>
      <w:r w:rsidRPr="007B7F46">
        <w:rPr>
          <w:iCs/>
        </w:rPr>
        <w:t>*</w:t>
      </w:r>
      <w:r w:rsidR="00A56C7C">
        <w:rPr>
          <w:iCs/>
        </w:rPr>
        <w:t>p</w:t>
      </w:r>
      <w:r w:rsidRPr="00783496">
        <w:t xml:space="preserve"> &lt; 0.05 </w:t>
      </w:r>
      <w:r w:rsidRPr="00F8079A">
        <w:rPr>
          <w:i/>
          <w:iCs/>
        </w:rPr>
        <w:t>vs</w:t>
      </w:r>
      <w:r w:rsidR="00A56C7C" w:rsidRPr="00F8079A">
        <w:rPr>
          <w:i/>
          <w:iCs/>
        </w:rPr>
        <w:t>.</w:t>
      </w:r>
      <w:r w:rsidRPr="00783496">
        <w:t xml:space="preserve"> HFD-PF. (</w:t>
      </w:r>
      <w:proofErr w:type="gramStart"/>
      <w:r w:rsidRPr="00783496">
        <w:rPr>
          <w:b/>
        </w:rPr>
        <w:t>E</w:t>
      </w:r>
      <w:r w:rsidR="00A56C7C">
        <w:rPr>
          <w:b/>
        </w:rPr>
        <w:t>,</w:t>
      </w:r>
      <w:r w:rsidRPr="00783496">
        <w:rPr>
          <w:b/>
        </w:rPr>
        <w:t>F</w:t>
      </w:r>
      <w:proofErr w:type="gramEnd"/>
      <w:r w:rsidRPr="00783496">
        <w:t>) GTT and ITT in Ob-IF compared to Ob-PF mice after 16 weeks of IF regimen. The inset shows AUC</w:t>
      </w:r>
      <w:r w:rsidR="00F24A13">
        <w:t xml:space="preserve"> (</w:t>
      </w:r>
      <w:r w:rsidRPr="007B7F46">
        <w:rPr>
          <w:iCs/>
        </w:rPr>
        <w:t>*</w:t>
      </w:r>
      <w:r w:rsidR="00F24A13">
        <w:rPr>
          <w:iCs/>
        </w:rPr>
        <w:t>p</w:t>
      </w:r>
      <w:r w:rsidRPr="00783496">
        <w:t xml:space="preserve"> &lt; 0.05 </w:t>
      </w:r>
      <w:r w:rsidRPr="00F8079A">
        <w:rPr>
          <w:i/>
          <w:iCs/>
        </w:rPr>
        <w:t>vs</w:t>
      </w:r>
      <w:r w:rsidR="00F24A13">
        <w:t>.</w:t>
      </w:r>
      <w:r w:rsidRPr="00783496">
        <w:t xml:space="preserve"> Ob-PF</w:t>
      </w:r>
      <w:r w:rsidR="00F24A13">
        <w:t>)</w:t>
      </w:r>
      <w:r w:rsidRPr="00783496">
        <w:t>.</w:t>
      </w:r>
      <w:r w:rsidR="00E63F62">
        <w:t xml:space="preserve"> Panels A</w:t>
      </w:r>
      <w:r w:rsidR="00F24A13">
        <w:t>–</w:t>
      </w:r>
      <w:r w:rsidR="00E63F62">
        <w:t>D were reproduced with permission from Kim et al.</w:t>
      </w:r>
      <w:r w:rsidR="00E63F62">
        <w:rPr>
          <w:vertAlign w:val="superscript"/>
        </w:rPr>
        <w:t>8</w:t>
      </w:r>
      <w:r w:rsidR="00F24A13">
        <w:t>. P</w:t>
      </w:r>
      <w:r w:rsidR="00E63F62">
        <w:t>anels E and F were reproduced with permission from Kim et al.</w:t>
      </w:r>
      <w:r w:rsidR="00E63F62">
        <w:rPr>
          <w:vertAlign w:val="superscript"/>
        </w:rPr>
        <w:t>15</w:t>
      </w:r>
      <w:r w:rsidR="00E63F62">
        <w:t>.</w:t>
      </w:r>
    </w:p>
    <w:p w14:paraId="75182EC3" w14:textId="771B7279" w:rsidR="00B32616" w:rsidRDefault="00B32616" w:rsidP="00F8079A">
      <w:pPr>
        <w:contextualSpacing/>
        <w:jc w:val="left"/>
        <w:rPr>
          <w:rFonts w:asciiTheme="minorHAnsi" w:hAnsiTheme="minorHAnsi" w:cstheme="minorHAnsi"/>
          <w:color w:val="808080" w:themeColor="background1" w:themeShade="80"/>
        </w:rPr>
      </w:pPr>
    </w:p>
    <w:p w14:paraId="730386E9" w14:textId="45BE86B1" w:rsidR="00B4065C" w:rsidRDefault="00B4065C" w:rsidP="00F8079A">
      <w:pPr>
        <w:contextualSpacing/>
        <w:jc w:val="left"/>
      </w:pPr>
      <w:r w:rsidRPr="00783496">
        <w:rPr>
          <w:b/>
        </w:rPr>
        <w:t xml:space="preserve">Figure </w:t>
      </w:r>
      <w:r>
        <w:rPr>
          <w:b/>
        </w:rPr>
        <w:t>5</w:t>
      </w:r>
      <w:r w:rsidR="00FA327D">
        <w:rPr>
          <w:b/>
        </w:rPr>
        <w:t>:</w:t>
      </w:r>
      <w:r w:rsidRPr="00783496">
        <w:rPr>
          <w:b/>
        </w:rPr>
        <w:t xml:space="preserve"> </w:t>
      </w:r>
      <w:r>
        <w:rPr>
          <w:b/>
        </w:rPr>
        <w:t xml:space="preserve">Energy expenditure analysis </w:t>
      </w:r>
      <w:r w:rsidR="00D60760">
        <w:rPr>
          <w:b/>
        </w:rPr>
        <w:t xml:space="preserve">in IF-treated </w:t>
      </w:r>
      <w:r w:rsidRPr="00783496">
        <w:rPr>
          <w:b/>
        </w:rPr>
        <w:t xml:space="preserve">wild-type and </w:t>
      </w:r>
      <w:proofErr w:type="spellStart"/>
      <w:r w:rsidRPr="00783496">
        <w:rPr>
          <w:b/>
          <w:i/>
        </w:rPr>
        <w:t>ob</w:t>
      </w:r>
      <w:proofErr w:type="spellEnd"/>
      <w:r w:rsidRPr="00783496">
        <w:rPr>
          <w:b/>
          <w:i/>
        </w:rPr>
        <w:t>/</w:t>
      </w:r>
      <w:proofErr w:type="spellStart"/>
      <w:r w:rsidRPr="00783496">
        <w:rPr>
          <w:b/>
          <w:i/>
        </w:rPr>
        <w:t>ob</w:t>
      </w:r>
      <w:proofErr w:type="spellEnd"/>
      <w:r w:rsidRPr="00783496">
        <w:rPr>
          <w:b/>
        </w:rPr>
        <w:t xml:space="preserve"> mice</w:t>
      </w:r>
      <w:r w:rsidRPr="00783496">
        <w:t>. (</w:t>
      </w:r>
      <w:r w:rsidRPr="00783496">
        <w:rPr>
          <w:b/>
        </w:rPr>
        <w:t>A</w:t>
      </w:r>
      <w:r w:rsidRPr="00783496">
        <w:t xml:space="preserve">) </w:t>
      </w:r>
      <w:r w:rsidR="00EC60AF">
        <w:t>Traces of O</w:t>
      </w:r>
      <w:r w:rsidR="00EC60AF" w:rsidRPr="00B2366E">
        <w:rPr>
          <w:vertAlign w:val="subscript"/>
        </w:rPr>
        <w:t>2</w:t>
      </w:r>
      <w:r w:rsidR="00EC60AF">
        <w:t xml:space="preserve"> </w:t>
      </w:r>
      <w:r w:rsidR="00EC60AF">
        <w:lastRenderedPageBreak/>
        <w:t>consumption</w:t>
      </w:r>
      <w:r w:rsidR="00882154">
        <w:t xml:space="preserve"> </w:t>
      </w:r>
      <w:r w:rsidR="00EC60AF">
        <w:t>during one cycle of 2:1 IF</w:t>
      </w:r>
      <w:r w:rsidR="00882154">
        <w:t xml:space="preserve"> in wild-type mice</w:t>
      </w:r>
      <w:r w:rsidR="00EC60AF">
        <w:t xml:space="preserve"> (</w:t>
      </w:r>
      <w:r w:rsidR="00EC60AF" w:rsidRPr="00F8079A">
        <w:rPr>
          <w:iCs/>
        </w:rPr>
        <w:t>i.e</w:t>
      </w:r>
      <w:r w:rsidR="00EC60AF" w:rsidRPr="00B2366E">
        <w:rPr>
          <w:i/>
        </w:rPr>
        <w:t>.</w:t>
      </w:r>
      <w:r w:rsidR="007C033E">
        <w:rPr>
          <w:i/>
        </w:rPr>
        <w:t>,</w:t>
      </w:r>
      <w:r w:rsidR="00EC60AF">
        <w:t xml:space="preserve"> 1 day fasting followed by 2 day</w:t>
      </w:r>
      <w:r w:rsidR="009E4B01">
        <w:t>s of</w:t>
      </w:r>
      <w:r w:rsidR="00EC60AF">
        <w:t xml:space="preserve"> feeding)</w:t>
      </w:r>
      <w:r w:rsidR="00882154">
        <w:t>. (</w:t>
      </w:r>
      <w:r w:rsidR="00882154" w:rsidRPr="00B2366E">
        <w:rPr>
          <w:b/>
        </w:rPr>
        <w:t>B</w:t>
      </w:r>
      <w:r w:rsidR="00882154">
        <w:t>)</w:t>
      </w:r>
      <w:r w:rsidR="00882154" w:rsidRPr="00882154">
        <w:t xml:space="preserve"> </w:t>
      </w:r>
      <w:r w:rsidR="00882154">
        <w:t>Average of O</w:t>
      </w:r>
      <w:r w:rsidR="00882154" w:rsidRPr="00B2366E">
        <w:rPr>
          <w:vertAlign w:val="subscript"/>
        </w:rPr>
        <w:t>2</w:t>
      </w:r>
      <w:r w:rsidR="00882154">
        <w:t xml:space="preserve"> consumption per </w:t>
      </w:r>
      <w:r w:rsidR="007D3513">
        <w:t>h</w:t>
      </w:r>
      <w:r w:rsidR="00D76C86">
        <w:t>our</w:t>
      </w:r>
      <w:r w:rsidR="00882154">
        <w:t xml:space="preserve"> during fasting</w:t>
      </w:r>
      <w:r w:rsidR="00E35C47">
        <w:t>,</w:t>
      </w:r>
      <w:r w:rsidR="00882154">
        <w:t xml:space="preserve"> feeding</w:t>
      </w:r>
      <w:r w:rsidR="00D76C86">
        <w:t>,</w:t>
      </w:r>
      <w:r w:rsidR="00882154">
        <w:t xml:space="preserve"> and </w:t>
      </w:r>
      <w:r w:rsidR="00BA20D6">
        <w:t>one cycle of 2:1 IF</w:t>
      </w:r>
      <w:r w:rsidR="00882154">
        <w:t>.</w:t>
      </w:r>
      <w:r w:rsidR="00882154" w:rsidRPr="00882154">
        <w:t xml:space="preserve"> </w:t>
      </w:r>
      <w:r w:rsidR="00323704" w:rsidRPr="00783496">
        <w:t>Data are expressed as mean ± SEM</w:t>
      </w:r>
      <w:r w:rsidR="00323704">
        <w:t xml:space="preserve"> </w:t>
      </w:r>
      <w:r w:rsidR="00542548" w:rsidRPr="00783496">
        <w:t xml:space="preserve">(HFD-AL: n = </w:t>
      </w:r>
      <w:r w:rsidR="00226502">
        <w:t>6</w:t>
      </w:r>
      <w:r w:rsidR="00542548" w:rsidRPr="00783496">
        <w:t xml:space="preserve">; and HFD-IF: n = </w:t>
      </w:r>
      <w:r w:rsidR="00226502">
        <w:t>12</w:t>
      </w:r>
      <w:r w:rsidR="00542548" w:rsidRPr="00783496">
        <w:t xml:space="preserve">); </w:t>
      </w:r>
      <w:r w:rsidR="00882154" w:rsidRPr="00783496">
        <w:t>*</w:t>
      </w:r>
      <w:r w:rsidR="0011076A">
        <w:rPr>
          <w:iCs/>
        </w:rPr>
        <w:t>p</w:t>
      </w:r>
      <w:r w:rsidR="0011076A" w:rsidRPr="00783496">
        <w:t xml:space="preserve"> </w:t>
      </w:r>
      <w:r w:rsidR="00882154" w:rsidRPr="00783496">
        <w:t>&lt; 0.05</w:t>
      </w:r>
      <w:r w:rsidR="00882154">
        <w:t xml:space="preserve"> </w:t>
      </w:r>
      <w:r w:rsidR="00882154" w:rsidRPr="00F8079A">
        <w:rPr>
          <w:i/>
          <w:iCs/>
        </w:rPr>
        <w:t>vs</w:t>
      </w:r>
      <w:r w:rsidR="00882154">
        <w:t xml:space="preserve">. HFD-AL. </w:t>
      </w:r>
      <w:r w:rsidR="00882154" w:rsidRPr="00783496">
        <w:t>(</w:t>
      </w:r>
      <w:r w:rsidR="00882154">
        <w:rPr>
          <w:b/>
        </w:rPr>
        <w:t>C</w:t>
      </w:r>
      <w:r w:rsidR="00882154" w:rsidRPr="00783496">
        <w:t xml:space="preserve">) </w:t>
      </w:r>
      <w:r w:rsidR="00882154">
        <w:t>O</w:t>
      </w:r>
      <w:r w:rsidR="00882154" w:rsidRPr="00B2366E">
        <w:rPr>
          <w:vertAlign w:val="subscript"/>
        </w:rPr>
        <w:t>2</w:t>
      </w:r>
      <w:r w:rsidR="00882154">
        <w:t xml:space="preserve"> consumption traces of </w:t>
      </w:r>
      <w:proofErr w:type="spellStart"/>
      <w:r w:rsidR="00882154" w:rsidRPr="00B2366E">
        <w:rPr>
          <w:i/>
        </w:rPr>
        <w:t>ob</w:t>
      </w:r>
      <w:proofErr w:type="spellEnd"/>
      <w:r w:rsidR="00882154" w:rsidRPr="00B2366E">
        <w:rPr>
          <w:i/>
        </w:rPr>
        <w:t>/</w:t>
      </w:r>
      <w:proofErr w:type="spellStart"/>
      <w:r w:rsidR="00882154" w:rsidRPr="00B2366E">
        <w:rPr>
          <w:i/>
        </w:rPr>
        <w:t>ob</w:t>
      </w:r>
      <w:proofErr w:type="spellEnd"/>
      <w:r w:rsidR="00882154">
        <w:t xml:space="preserve"> mice during one cycle of 2:1 IF. (</w:t>
      </w:r>
      <w:r w:rsidR="00882154">
        <w:rPr>
          <w:b/>
        </w:rPr>
        <w:t>D</w:t>
      </w:r>
      <w:r w:rsidR="00882154">
        <w:t>)</w:t>
      </w:r>
      <w:r w:rsidR="00882154" w:rsidRPr="00882154">
        <w:t xml:space="preserve"> </w:t>
      </w:r>
      <w:r w:rsidR="00882154">
        <w:t>Average of O</w:t>
      </w:r>
      <w:r w:rsidR="00882154" w:rsidRPr="00B2366E">
        <w:rPr>
          <w:vertAlign w:val="subscript"/>
        </w:rPr>
        <w:t>2</w:t>
      </w:r>
      <w:r w:rsidR="00882154">
        <w:t xml:space="preserve"> consumption per </w:t>
      </w:r>
      <w:r w:rsidR="007D3513">
        <w:t>h</w:t>
      </w:r>
      <w:r w:rsidR="00D76C86">
        <w:t>our</w:t>
      </w:r>
      <w:r w:rsidR="00882154">
        <w:t xml:space="preserve"> during fasting</w:t>
      </w:r>
      <w:r w:rsidR="00E35C47">
        <w:t xml:space="preserve">, </w:t>
      </w:r>
      <w:r w:rsidR="00882154">
        <w:t>feeding</w:t>
      </w:r>
      <w:r w:rsidR="00D76C86">
        <w:t>,</w:t>
      </w:r>
      <w:r w:rsidR="00882154">
        <w:t xml:space="preserve"> </w:t>
      </w:r>
      <w:r w:rsidR="00BA20D6">
        <w:t>and one cycle of 2:1 IF</w:t>
      </w:r>
      <w:r w:rsidR="00882154" w:rsidRPr="00882154">
        <w:t xml:space="preserve"> </w:t>
      </w:r>
      <w:r w:rsidR="00DA5473" w:rsidRPr="00783496">
        <w:t xml:space="preserve">(Ob-PF: n = 7; Ob-IF: n = 6); </w:t>
      </w:r>
      <w:r w:rsidR="00882154" w:rsidRPr="00783496">
        <w:t>*</w:t>
      </w:r>
      <w:r w:rsidR="0011076A">
        <w:rPr>
          <w:iCs/>
        </w:rPr>
        <w:t>p</w:t>
      </w:r>
      <w:r w:rsidR="0011076A" w:rsidRPr="00783496">
        <w:t xml:space="preserve"> </w:t>
      </w:r>
      <w:r w:rsidR="00882154" w:rsidRPr="00783496">
        <w:t>&lt; 0.05</w:t>
      </w:r>
      <w:r w:rsidR="00882154">
        <w:t xml:space="preserve"> </w:t>
      </w:r>
      <w:r w:rsidR="00882154" w:rsidRPr="00F8079A">
        <w:rPr>
          <w:i/>
          <w:iCs/>
        </w:rPr>
        <w:t>vs</w:t>
      </w:r>
      <w:r w:rsidR="00882154">
        <w:t xml:space="preserve">. Ob-PF. </w:t>
      </w:r>
      <w:r w:rsidR="00E63F62">
        <w:t xml:space="preserve">Panel B </w:t>
      </w:r>
      <w:r w:rsidR="007C033E">
        <w:t>was</w:t>
      </w:r>
      <w:r w:rsidR="00E63F62">
        <w:t xml:space="preserve"> reproduced with permission from Kim et al.</w:t>
      </w:r>
      <w:r w:rsidR="00E63F62">
        <w:rPr>
          <w:vertAlign w:val="superscript"/>
        </w:rPr>
        <w:t>8</w:t>
      </w:r>
      <w:r w:rsidR="007C033E">
        <w:t>. P</w:t>
      </w:r>
      <w:r w:rsidR="00E63F62">
        <w:t>anels C and D were reproduced with permission from Kim et al.</w:t>
      </w:r>
      <w:r w:rsidR="00E63F62">
        <w:rPr>
          <w:vertAlign w:val="superscript"/>
        </w:rPr>
        <w:t>15</w:t>
      </w:r>
      <w:r w:rsidR="00E63F62">
        <w:t>.</w:t>
      </w:r>
    </w:p>
    <w:p w14:paraId="78392BF7" w14:textId="77777777" w:rsidR="00ED117F" w:rsidRPr="001B1519" w:rsidRDefault="00ED117F" w:rsidP="00F8079A">
      <w:pPr>
        <w:contextualSpacing/>
        <w:jc w:val="left"/>
        <w:rPr>
          <w:rFonts w:asciiTheme="minorHAnsi" w:hAnsiTheme="minorHAnsi" w:cstheme="minorHAnsi"/>
          <w:color w:val="808080" w:themeColor="background1" w:themeShade="80"/>
        </w:rPr>
      </w:pPr>
    </w:p>
    <w:p w14:paraId="64B8CF78" w14:textId="1173FA8D" w:rsidR="006305D7" w:rsidRDefault="006305D7" w:rsidP="00DE4C88">
      <w:pPr>
        <w:contextualSpacing/>
        <w:jc w:val="left"/>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95FB948" w14:textId="77777777" w:rsidR="00F24A13" w:rsidRPr="001B1519" w:rsidRDefault="00F24A13" w:rsidP="00F8079A">
      <w:pPr>
        <w:contextualSpacing/>
        <w:jc w:val="left"/>
        <w:rPr>
          <w:rFonts w:asciiTheme="minorHAnsi" w:hAnsiTheme="minorHAnsi" w:cstheme="minorHAnsi"/>
          <w:b/>
        </w:rPr>
      </w:pPr>
    </w:p>
    <w:p w14:paraId="387AFA0D" w14:textId="361CEFD4" w:rsidR="00E0341A" w:rsidRDefault="00783496">
      <w:pPr>
        <w:contextualSpacing/>
        <w:jc w:val="left"/>
      </w:pPr>
      <w:r w:rsidRPr="00783496">
        <w:t>It has been well</w:t>
      </w:r>
      <w:r w:rsidR="00E0341A">
        <w:t>-</w:t>
      </w:r>
      <w:r w:rsidRPr="00783496">
        <w:t>documented that IF provides beneficial</w:t>
      </w:r>
      <w:r w:rsidR="00E0341A">
        <w:t xml:space="preserve"> health</w:t>
      </w:r>
      <w:r w:rsidRPr="00783496">
        <w:t xml:space="preserve"> effects </w:t>
      </w:r>
      <w:r w:rsidR="00E0341A">
        <w:t>on</w:t>
      </w:r>
      <w:r w:rsidRPr="00783496">
        <w:t xml:space="preserve"> various diseases in both humans and animals</w:t>
      </w:r>
      <w:r w:rsidRPr="00783496">
        <w:fldChar w:fldCharType="begin">
          <w:fldData xml:space="preserve">PEVuZE5vdGU+PENpdGU+PEF1dGhvcj5NaXRjaGVsbDwvQXV0aG9yPjxZZWFyPjIwMTk8L1llYXI+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=
</w:fldData>
        </w:fldChar>
      </w:r>
      <w:r w:rsidR="007E0F5D">
        <w:instrText xml:space="preserve"> ADDIN EN.CITE </w:instrText>
      </w:r>
      <w:r w:rsidR="007E0F5D">
        <w:fldChar w:fldCharType="begin">
          <w:fldData xml:space="preserve">PEVuZE5vdGU+PENpdGU+PEF1dGhvcj5NaXRjaGVsbDwvQXV0aG9yPjxZZWFyPjIwMTk8L1llYXI+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=
</w:fldData>
        </w:fldChar>
      </w:r>
      <w:r w:rsidR="007E0F5D">
        <w:instrText xml:space="preserve"> ADDIN EN.CITE.DATA </w:instrText>
      </w:r>
      <w:r w:rsidR="007E0F5D">
        <w:fldChar w:fldCharType="end"/>
      </w:r>
      <w:r w:rsidRPr="00783496">
        <w:fldChar w:fldCharType="separate"/>
      </w:r>
      <w:r w:rsidR="007E0F5D" w:rsidRPr="007E0F5D">
        <w:rPr>
          <w:noProof/>
          <w:vertAlign w:val="superscript"/>
        </w:rPr>
        <w:t>8,15-19</w:t>
      </w:r>
      <w:r w:rsidRPr="00783496">
        <w:fldChar w:fldCharType="end"/>
      </w:r>
      <w:r w:rsidRPr="00783496">
        <w:t xml:space="preserve">. </w:t>
      </w:r>
      <w:r w:rsidR="00E0341A">
        <w:t>I</w:t>
      </w:r>
      <w:r w:rsidRPr="00783496">
        <w:t xml:space="preserve">ts underlying mechanisms, such as autophagy and gut microbiome, have recently been elucidated. The presented protocol describes an isocaloric 2:1 IF regimen in mice for investigating calorie-independent metabolic benefits of IF against diet-induced obesity and associated metabolic dysfunction. Unlike the alternate day fasting (1:1 IF) protocol </w:t>
      </w:r>
      <w:r w:rsidR="00E0341A">
        <w:t>that</w:t>
      </w:r>
      <w:r w:rsidRPr="00783496">
        <w:t xml:space="preserve"> results in a reduction in overall caloric intake</w:t>
      </w:r>
      <w:r w:rsidR="00D658F2">
        <w:fldChar w:fldCharType="begin">
          <w:fldData xml:space="preserve">PEVuZE5vdGU+PENpdGU+PEF1dGhvcj5Cb3V0YW50PC9BdXRob3I+PFllYXI+MjAxNjwvWWVhcj48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=
</w:fldData>
        </w:fldChar>
      </w:r>
      <w:r w:rsidR="00D658F2">
        <w:instrText xml:space="preserve"> ADDIN EN.CITE </w:instrText>
      </w:r>
      <w:r w:rsidR="00D658F2">
        <w:fldChar w:fldCharType="begin">
          <w:fldData xml:space="preserve">PEVuZE5vdGU+PENpdGU+PEF1dGhvcj5Cb3V0YW50PC9BdXRob3I+PFllYXI+MjAxNjwvWWVhcj48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=
</w:fldData>
        </w:fldChar>
      </w:r>
      <w:r w:rsidR="00D658F2">
        <w:instrText xml:space="preserve"> ADDIN EN.CITE.DATA </w:instrText>
      </w:r>
      <w:r w:rsidR="00D658F2">
        <w:fldChar w:fldCharType="end"/>
      </w:r>
      <w:r w:rsidR="00D658F2">
        <w:fldChar w:fldCharType="separate"/>
      </w:r>
      <w:r w:rsidR="00D658F2" w:rsidRPr="007E0F5D">
        <w:rPr>
          <w:noProof/>
          <w:vertAlign w:val="superscript"/>
        </w:rPr>
        <w:t>6,7</w:t>
      </w:r>
      <w:r w:rsidR="00D658F2">
        <w:fldChar w:fldCharType="end"/>
      </w:r>
      <w:r w:rsidRPr="00783496">
        <w:t xml:space="preserve">, providing </w:t>
      </w:r>
      <w:r w:rsidR="00E0341A">
        <w:t>1</w:t>
      </w:r>
      <w:r w:rsidRPr="00783496">
        <w:t xml:space="preserve"> more day of </w:t>
      </w:r>
      <w:r w:rsidR="00E975DE">
        <w:t>refeeding</w:t>
      </w:r>
      <w:r w:rsidRPr="00783496">
        <w:t xml:space="preserve"> in</w:t>
      </w:r>
      <w:r w:rsidR="00E0341A">
        <w:t xml:space="preserve"> the</w:t>
      </w:r>
      <w:r w:rsidRPr="00783496">
        <w:t xml:space="preserve"> 2:1 IF regimen enables </w:t>
      </w:r>
      <w:r w:rsidR="00E0341A">
        <w:t>maintenance of</w:t>
      </w:r>
      <w:r w:rsidRPr="00783496">
        <w:t xml:space="preserve"> </w:t>
      </w:r>
      <w:r w:rsidR="004A4F1E">
        <w:t xml:space="preserve">an </w:t>
      </w:r>
      <w:r w:rsidRPr="00783496">
        <w:t xml:space="preserve">isocaloric condition in wild-type mice. </w:t>
      </w:r>
    </w:p>
    <w:p w14:paraId="31DB7EDC" w14:textId="77777777" w:rsidR="00E0341A" w:rsidRDefault="00E0341A">
      <w:pPr>
        <w:contextualSpacing/>
        <w:jc w:val="left"/>
      </w:pPr>
    </w:p>
    <w:p w14:paraId="039BA0E6" w14:textId="374B10E6" w:rsidR="00783496" w:rsidRPr="00783496" w:rsidRDefault="00783496" w:rsidP="00F8079A">
      <w:pPr>
        <w:contextualSpacing/>
        <w:jc w:val="left"/>
      </w:pPr>
      <w:r w:rsidRPr="00783496">
        <w:t>A</w:t>
      </w:r>
      <w:r w:rsidR="00AF64F6">
        <w:t>dditionally</w:t>
      </w:r>
      <w:r w:rsidRPr="00783496">
        <w:t xml:space="preserve">, compared to 1:1 IF, the 2:1 IF regimen </w:t>
      </w:r>
      <w:r w:rsidR="00E0341A">
        <w:t>may</w:t>
      </w:r>
      <w:r w:rsidR="00E0341A" w:rsidRPr="00783496">
        <w:t xml:space="preserve"> </w:t>
      </w:r>
      <w:r w:rsidRPr="00783496">
        <w:t>reduce possible fasting-mediated stress or torpor in mice</w:t>
      </w:r>
      <w:r w:rsidRPr="00783496">
        <w:fldChar w:fldCharType="begin"/>
      </w:r>
      <w:r w:rsidR="007E0F5D">
        <w:instrText xml:space="preserve"> ADDIN EN.CITE &lt;EndNote&gt;&lt;Cite&gt;&lt;Author&gt;Lo Martire&lt;/Author&gt;&lt;Year&gt;2018&lt;/Year&gt;&lt;RecNum&gt;266&lt;/RecNum&gt;&lt;DisplayText&gt;&lt;style face="superscript"&gt;20&lt;/style&gt;&lt;/DisplayText&gt;&lt;record&gt;&lt;rec-number&gt;266&lt;/rec-number&gt;&lt;foreign-keys&gt;&lt;key app="EN" db-id="s2s99v9zk2tevhetva4pf52eetev2pvazasr" timestamp="1556160966"&gt;266&lt;/key&gt;&lt;/foreign-keys&gt;&lt;ref-type name="Journal Article"&gt;17&lt;/ref-type&gt;&lt;contributors&gt;&lt;authors&gt;&lt;author&gt;Lo Martire, V.&lt;/author&gt;&lt;author&gt;Valli, A.&lt;/author&gt;&lt;author&gt;Bingaman, M. J.&lt;/author&gt;&lt;author&gt;Zoccoli, G.&lt;/author&gt;&lt;author&gt;Silvani, A.&lt;/author&gt;&lt;author&gt;Swoap, S. J.&lt;/author&gt;&lt;/authors&gt;&lt;/contributors&gt;&lt;auth-address&gt;Department of Biomedical and Neuromotor Sciences, Alma Mater Studiorum-University of Bologna, Bologna , Italy.&amp;#xD;Department of Biology, Williams College , Williamstown, Massachusetts.&lt;/auth-address&gt;&lt;titles&gt;&lt;title&gt;Changes in blood glucose as a function of body temperature in laboratory mice: implications for daily torpor&lt;/title&gt;&lt;secondary-title&gt;Am J Physiol Endocrinol Metab&lt;/secondary-title&gt;&lt;/titles&gt;&lt;periodical&gt;&lt;full-title&gt;American Journal of Physiology: Endocrinology and Metabolism&lt;/full-title&gt;&lt;abbr-1&gt;Am. J. Physiol. Endocrinol. Metab.&lt;/abbr-1&gt;&lt;abbr-2&gt;Am J Physiol Endocrinol Metab&lt;/abbr-2&gt;&lt;abbr-3&gt;American Journal of Physiology: Endocrinology &amp;amp; Metabolism&lt;/abbr-3&gt;&lt;/periodical&gt;&lt;pages&gt;E662-E670&lt;/pages&gt;&lt;volume&gt;315&lt;/volume&gt;&lt;number&gt;4&lt;/number&gt;&lt;edition&gt;2018/07/25&lt;/edition&gt;&lt;keywords&gt;&lt;keyword&gt;caloric restriction&lt;/keyword&gt;&lt;keyword&gt;fasting&lt;/keyword&gt;&lt;keyword&gt;glucose&lt;/keyword&gt;&lt;keyword&gt;hibernation&lt;/keyword&gt;&lt;keyword&gt;torpor&lt;/keyword&gt;&lt;/keywords&gt;&lt;dates&gt;&lt;year&gt;2018&lt;/year&gt;&lt;pub-dates&gt;&lt;date&gt;Oct 1&lt;/date&gt;&lt;/pub-dates&gt;&lt;/dates&gt;&lt;isbn&gt;1522-1555 (Electronic)&amp;#xD;0193-1849 (Linking)&lt;/isbn&gt;&lt;accession-num&gt;30040481&lt;/accession-num&gt;&lt;urls&gt;&lt;related-urls&gt;&lt;url&gt;https://www.ncbi.nlm.nih.gov/pubmed/30040481&lt;/url&gt;&lt;/related-urls&gt;&lt;/urls&gt;&lt;custom2&gt;PMC6230715&lt;/custom2&gt;&lt;electronic-resource-num&gt;10.1152/ajpendo.00201.2018&lt;/electronic-resource-num&gt;&lt;/record&gt;&lt;/Cite&gt;&lt;/EndNote&gt;</w:instrText>
      </w:r>
      <w:r w:rsidRPr="00783496">
        <w:fldChar w:fldCharType="separate"/>
      </w:r>
      <w:r w:rsidR="007E0F5D" w:rsidRPr="007E0F5D">
        <w:rPr>
          <w:noProof/>
          <w:vertAlign w:val="superscript"/>
        </w:rPr>
        <w:t>20</w:t>
      </w:r>
      <w:r w:rsidRPr="00783496">
        <w:fldChar w:fldCharType="end"/>
      </w:r>
      <w:r w:rsidRPr="00783496">
        <w:t xml:space="preserve"> and is also comparable to a popular dietary method, the 5:2 diet</w:t>
      </w:r>
      <w:r w:rsidRPr="00783496">
        <w:fldChar w:fldCharType="begin"/>
      </w:r>
      <w:r w:rsidR="00821DD0">
        <w:instrText xml:space="preserve"> ADDIN EN.CITE &lt;EndNote&gt;&lt;Cite&gt;&lt;Author&gt;Longo&lt;/Author&gt;&lt;Year&gt;2016&lt;/Year&gt;&lt;RecNum&gt;136&lt;/RecNum&gt;&lt;DisplayText&gt;&lt;style face="superscript"&gt;2&lt;/style&gt;&lt;/DisplayText&gt;&lt;record&gt;&lt;rec-number&gt;136&lt;/rec-number&gt;&lt;foreign-keys&gt;&lt;key app="EN" db-id="s2s99v9zk2tevhetva4pf52eetev2pvazasr" timestamp="1541342115"&gt;136&lt;/key&gt;&lt;/foreign-keys&gt;&lt;ref-type name="Journal Article"&gt;17&lt;/ref-type&gt;&lt;contributors&gt;&lt;authors&gt;&lt;author&gt;Longo, V. D.&lt;/author&gt;&lt;author&gt;Panda, S.&lt;/author&gt;&lt;/authors&gt;&lt;/contributors&gt;&lt;auth-address&gt;Longevity Institute and Davis School of Gerontology, University of Southern California, Los Angeles, CA 90089, USA; IFOM, FIRC Institute of Molecular Oncology, Via Adamello, 16, 20139 Milano, Italy. Electronic address: vlongo@usc.edu.&amp;#xD;Regulatory Biology Laboratory, Salk Institute for Biological Studies, La Jolla, CA 92037, USA. Electronic address: satchin@salk.edu.&lt;/auth-address&gt;&lt;titles&gt;&lt;title&gt;Fasting, Circadian Rhythms, and Time-Restricted Feeding in Healthy Lifespan&lt;/title&gt;&lt;secondary-title&gt;Cell Metab&lt;/secondary-title&gt;&lt;/titles&gt;&lt;periodical&gt;&lt;full-title&gt;Cell Metabolism&lt;/full-title&gt;&lt;abbr-1&gt;Cell Metab.&lt;/abbr-1&gt;&lt;abbr-2&gt;Cell Metab&lt;/abbr-2&gt;&lt;/periodical&gt;&lt;pages&gt;1048-1059&lt;/pages&gt;&lt;volume&gt;23&lt;/volume&gt;&lt;number&gt;6&lt;/number&gt;&lt;edition&gt;2016/06/16&lt;/edition&gt;&lt;keywords&gt;&lt;keyword&gt;Animals&lt;/keyword&gt;&lt;keyword&gt;Circadian Rhythm/genetics/*physiology&lt;/keyword&gt;&lt;keyword&gt;*Diet&lt;/keyword&gt;&lt;keyword&gt;Eating/physiology&lt;/keyword&gt;&lt;keyword&gt;Fasting/*physiology&lt;/keyword&gt;&lt;keyword&gt;Feeding Behavior/*physiology&lt;/keyword&gt;&lt;keyword&gt;Glucose/metabolism&lt;/keyword&gt;&lt;keyword&gt;Humans&lt;/keyword&gt;&lt;keyword&gt;Ketones/metabolism&lt;/keyword&gt;&lt;keyword&gt;Mammals&lt;/keyword&gt;&lt;keyword&gt;Mice&lt;/keyword&gt;&lt;/keywords&gt;&lt;dates&gt;&lt;year&gt;2016&lt;/year&gt;&lt;pub-dates&gt;&lt;date&gt;Jun 14&lt;/date&gt;&lt;/pub-dates&gt;&lt;/dates&gt;&lt;isbn&gt;1932-7420 (Electronic)&amp;#xD;1550-4131 (Linking)&lt;/isbn&gt;&lt;accession-num&gt;27304506&lt;/accession-num&gt;&lt;urls&gt;&lt;related-urls&gt;&lt;url&gt;https://www.ncbi.nlm.nih.gov/pubmed/27304506&lt;/url&gt;&lt;/related-urls&gt;&lt;/urls&gt;&lt;custom2&gt;PMC5388543&lt;/custom2&gt;&lt;electronic-resource-num&gt;10.1016/j.cmet.2016.06.001&lt;/electronic-resource-num&gt;&lt;/record&gt;&lt;/Cite&gt;&lt;/EndNote&gt;</w:instrText>
      </w:r>
      <w:r w:rsidRPr="00783496">
        <w:fldChar w:fldCharType="separate"/>
      </w:r>
      <w:r w:rsidRPr="00783496">
        <w:rPr>
          <w:noProof/>
          <w:vertAlign w:val="superscript"/>
        </w:rPr>
        <w:t>2</w:t>
      </w:r>
      <w:r w:rsidRPr="00783496">
        <w:fldChar w:fldCharType="end"/>
      </w:r>
      <w:r w:rsidRPr="00783496">
        <w:t xml:space="preserve">. Although its effects have not been tested, the regimen </w:t>
      </w:r>
      <w:r w:rsidR="00E0341A">
        <w:t>can</w:t>
      </w:r>
      <w:r w:rsidR="00E0341A" w:rsidRPr="00783496">
        <w:t xml:space="preserve"> </w:t>
      </w:r>
      <w:r w:rsidRPr="00783496">
        <w:t>be modified by providing additional days of refeeding (</w:t>
      </w:r>
      <w:r w:rsidRPr="00F8079A">
        <w:rPr>
          <w:iCs/>
        </w:rPr>
        <w:t>e.g.</w:t>
      </w:r>
      <w:r w:rsidR="00E0341A" w:rsidRPr="00F8079A">
        <w:rPr>
          <w:iCs/>
        </w:rPr>
        <w:t>,</w:t>
      </w:r>
      <w:r w:rsidRPr="00783496">
        <w:t xml:space="preserve"> 3:1 or 4:1 IF). </w:t>
      </w:r>
      <w:r w:rsidR="004A4F1E">
        <w:t>Moreover</w:t>
      </w:r>
      <w:r w:rsidRPr="00783496">
        <w:t xml:space="preserve">, this protocol presented can be easily adjusted </w:t>
      </w:r>
      <w:r w:rsidR="0032372D">
        <w:t xml:space="preserve">to an </w:t>
      </w:r>
      <w:r w:rsidR="007D3513">
        <w:t>h</w:t>
      </w:r>
      <w:r w:rsidR="00DB05AB">
        <w:t>our</w:t>
      </w:r>
      <w:r w:rsidR="0032372D">
        <w:t>ly-scale called</w:t>
      </w:r>
      <w:r w:rsidRPr="00783496">
        <w:t xml:space="preserve"> time-restricted feeding (TRF), </w:t>
      </w:r>
      <w:r w:rsidR="00E0341A">
        <w:t>in which</w:t>
      </w:r>
      <w:r w:rsidRPr="00783496">
        <w:t xml:space="preserve"> access to food is limited to 8 </w:t>
      </w:r>
      <w:r w:rsidR="001B1915">
        <w:t>h</w:t>
      </w:r>
      <w:r w:rsidRPr="00783496">
        <w:t xml:space="preserve"> </w:t>
      </w:r>
      <w:r w:rsidR="004A4F1E">
        <w:t>per</w:t>
      </w:r>
      <w:r w:rsidRPr="00783496">
        <w:t xml:space="preserve"> day during the active phase</w:t>
      </w:r>
      <w:r w:rsidRPr="00783496">
        <w:fldChar w:fldCharType="begin">
          <w:fldData xml:space="preserve">PEVuZE5vdGU+PENpdGU+PEF1dGhvcj5DaGFpeDwvQXV0aG9yPjxZZWFyPjIwMTQ8L1llYXI+PFJl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</w:fldData>
        </w:fldChar>
      </w:r>
      <w:r w:rsidR="007E0F5D">
        <w:instrText xml:space="preserve"> ADDIN EN.CITE </w:instrText>
      </w:r>
      <w:r w:rsidR="007E0F5D">
        <w:fldChar w:fldCharType="begin">
          <w:fldData xml:space="preserve">PEVuZE5vdGU+PENpdGU+PEF1dGhvcj5DaGFpeDwvQXV0aG9yPjxZZWFyPjIwMTQ8L1llYXI+PFJl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</w:fldData>
        </w:fldChar>
      </w:r>
      <w:r w:rsidR="007E0F5D">
        <w:instrText xml:space="preserve"> ADDIN EN.CITE.DATA </w:instrText>
      </w:r>
      <w:r w:rsidR="007E0F5D">
        <w:fldChar w:fldCharType="end"/>
      </w:r>
      <w:r w:rsidRPr="00783496">
        <w:fldChar w:fldCharType="separate"/>
      </w:r>
      <w:r w:rsidR="007E0F5D" w:rsidRPr="007E0F5D">
        <w:rPr>
          <w:noProof/>
          <w:vertAlign w:val="superscript"/>
        </w:rPr>
        <w:t>21</w:t>
      </w:r>
      <w:r w:rsidRPr="00783496">
        <w:fldChar w:fldCharType="end"/>
      </w:r>
      <w:r w:rsidRPr="00783496">
        <w:t xml:space="preserve">, which is known to achieve </w:t>
      </w:r>
      <w:r w:rsidR="00005C88">
        <w:t xml:space="preserve">an </w:t>
      </w:r>
      <w:r w:rsidRPr="00783496">
        <w:t>isocaloric diet regimen and provide metabolic benefits against HFD</w:t>
      </w:r>
      <w:r w:rsidRPr="00783496" w:rsidDel="00DC437F">
        <w:t xml:space="preserve"> </w:t>
      </w:r>
      <w:r w:rsidRPr="00783496">
        <w:t>-induced obesity and diabetes</w:t>
      </w:r>
      <w:r w:rsidRPr="00783496">
        <w:fldChar w:fldCharType="begin">
          <w:fldData xml:space="preserve">PEVuZE5vdGU+PENpdGU+PEF1dGhvcj5DaGFpeDwvQXV0aG9yPjxZZWFyPjIwMTQ8L1llYXI+PFJl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</w:fldData>
        </w:fldChar>
      </w:r>
      <w:r w:rsidR="007E0F5D">
        <w:instrText xml:space="preserve"> ADDIN EN.CITE </w:instrText>
      </w:r>
      <w:r w:rsidR="007E0F5D">
        <w:fldChar w:fldCharType="begin">
          <w:fldData xml:space="preserve">PEVuZE5vdGU+PENpdGU+PEF1dGhvcj5DaGFpeDwvQXV0aG9yPjxZZWFyPjIwMTQ8L1llYXI+PFJl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</w:fldData>
        </w:fldChar>
      </w:r>
      <w:r w:rsidR="007E0F5D">
        <w:instrText xml:space="preserve"> ADDIN EN.CITE.DATA </w:instrText>
      </w:r>
      <w:r w:rsidR="007E0F5D">
        <w:fldChar w:fldCharType="end"/>
      </w:r>
      <w:r w:rsidRPr="00783496">
        <w:fldChar w:fldCharType="separate"/>
      </w:r>
      <w:r w:rsidR="007E0F5D" w:rsidRPr="007E0F5D">
        <w:rPr>
          <w:noProof/>
          <w:vertAlign w:val="superscript"/>
        </w:rPr>
        <w:t>19,21,22</w:t>
      </w:r>
      <w:r w:rsidRPr="00783496">
        <w:fldChar w:fldCharType="end"/>
      </w:r>
      <w:r w:rsidRPr="00783496">
        <w:t xml:space="preserve">. </w:t>
      </w:r>
    </w:p>
    <w:p w14:paraId="04783E72" w14:textId="77777777" w:rsidR="00783496" w:rsidRPr="00783496" w:rsidRDefault="00783496" w:rsidP="00F8079A">
      <w:pPr>
        <w:contextualSpacing/>
        <w:jc w:val="left"/>
      </w:pPr>
      <w:bookmarkStart w:id="0" w:name="_GoBack"/>
      <w:bookmarkEnd w:id="0"/>
    </w:p>
    <w:p w14:paraId="1400594F" w14:textId="5450C25E" w:rsidR="00783496" w:rsidRPr="00783496" w:rsidRDefault="00783496" w:rsidP="00F8079A">
      <w:pPr>
        <w:contextualSpacing/>
        <w:jc w:val="left"/>
      </w:pPr>
      <w:r w:rsidRPr="00783496">
        <w:t>As shown in the feeding analysis (</w:t>
      </w:r>
      <w:r w:rsidRPr="00783496">
        <w:rPr>
          <w:b/>
        </w:rPr>
        <w:t>Figure 1B</w:t>
      </w:r>
      <w:r w:rsidRPr="00783496">
        <w:t xml:space="preserve">), hyperphagic behavior </w:t>
      </w:r>
      <w:r w:rsidR="007E43E3">
        <w:t xml:space="preserve">immediately </w:t>
      </w:r>
      <w:r w:rsidRPr="00783496">
        <w:t>after 24</w:t>
      </w:r>
      <w:r w:rsidR="00E0341A">
        <w:t xml:space="preserve"> </w:t>
      </w:r>
      <w:r w:rsidR="007D3513">
        <w:t>h</w:t>
      </w:r>
      <w:r w:rsidR="00E0341A">
        <w:t xml:space="preserve"> of</w:t>
      </w:r>
      <w:r w:rsidRPr="00783496">
        <w:t xml:space="preserve"> fasting decreases </w:t>
      </w:r>
      <w:r w:rsidR="007E43E3">
        <w:t xml:space="preserve">gradually </w:t>
      </w:r>
      <w:r w:rsidRPr="00783496">
        <w:t xml:space="preserve">in wild-type mice, which enables isocaloric IF. However, this isocaloric condition cannot be attained in </w:t>
      </w:r>
      <w:proofErr w:type="spellStart"/>
      <w:r w:rsidRPr="00783496">
        <w:rPr>
          <w:i/>
        </w:rPr>
        <w:t>ob</w:t>
      </w:r>
      <w:proofErr w:type="spellEnd"/>
      <w:r w:rsidRPr="00783496">
        <w:rPr>
          <w:i/>
        </w:rPr>
        <w:t>/</w:t>
      </w:r>
      <w:proofErr w:type="spellStart"/>
      <w:r w:rsidRPr="00783496">
        <w:rPr>
          <w:i/>
        </w:rPr>
        <w:t>ob</w:t>
      </w:r>
      <w:proofErr w:type="spellEnd"/>
      <w:r w:rsidRPr="00783496">
        <w:t xml:space="preserve"> mice</w:t>
      </w:r>
      <w:r w:rsidR="00E0341A">
        <w:t>,</w:t>
      </w:r>
      <w:r w:rsidRPr="00783496">
        <w:t xml:space="preserve"> as they lack leptin signaling-mediated satiety and energy metabolism, leading to </w:t>
      </w:r>
      <w:r w:rsidR="004A4F1E">
        <w:t xml:space="preserve">a </w:t>
      </w:r>
      <w:r w:rsidRPr="00783496">
        <w:t>continuous hyperphagic phenotype</w:t>
      </w:r>
      <w:r w:rsidRPr="00783496">
        <w:fldChar w:fldCharType="begin">
          <w:fldData xml:space="preserve">PEVuZE5vdGU+PENpdGU+PEF1dGhvcj5XYW5nPC9BdXRob3I+PFllYXI+MjAxNDwvWWVhcj48UmVj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</w:fldData>
        </w:fldChar>
      </w:r>
      <w:r w:rsidR="007E0F5D">
        <w:instrText xml:space="preserve"> ADDIN EN.CITE </w:instrText>
      </w:r>
      <w:r w:rsidR="007E0F5D">
        <w:fldChar w:fldCharType="begin">
          <w:fldData xml:space="preserve">PEVuZE5vdGU+PENpdGU+PEF1dGhvcj5XYW5nPC9BdXRob3I+PFllYXI+MjAxNDwvWWVhcj48UmVj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</w:fldData>
        </w:fldChar>
      </w:r>
      <w:r w:rsidR="007E0F5D">
        <w:instrText xml:space="preserve"> ADDIN EN.CITE.DATA </w:instrText>
      </w:r>
      <w:r w:rsidR="007E0F5D">
        <w:fldChar w:fldCharType="end"/>
      </w:r>
      <w:r w:rsidRPr="00783496">
        <w:fldChar w:fldCharType="separate"/>
      </w:r>
      <w:r w:rsidR="007E0F5D" w:rsidRPr="007E0F5D">
        <w:rPr>
          <w:noProof/>
          <w:vertAlign w:val="superscript"/>
        </w:rPr>
        <w:t>23,24</w:t>
      </w:r>
      <w:r w:rsidRPr="00783496">
        <w:fldChar w:fldCharType="end"/>
      </w:r>
      <w:r w:rsidRPr="00783496">
        <w:t xml:space="preserve">. Therefore, before performing </w:t>
      </w:r>
      <w:r w:rsidR="00AF64F6">
        <w:t xml:space="preserve">an </w:t>
      </w:r>
      <w:r w:rsidRPr="00783496">
        <w:t>IF experiment, it is recommended to examine feeding behavior of the mouse model of interest. To examine the effects of IF using a hyperphagic mouse model (</w:t>
      </w:r>
      <w:r w:rsidRPr="00F8079A">
        <w:rPr>
          <w:iCs/>
        </w:rPr>
        <w:t>e.g</w:t>
      </w:r>
      <w:r w:rsidRPr="00783496">
        <w:rPr>
          <w:i/>
        </w:rPr>
        <w:t>.</w:t>
      </w:r>
      <w:r w:rsidR="0079593C">
        <w:rPr>
          <w:i/>
        </w:rPr>
        <w:t>,</w:t>
      </w:r>
      <w:r w:rsidRPr="00783496">
        <w:t xml:space="preserve"> </w:t>
      </w:r>
      <w:proofErr w:type="spellStart"/>
      <w:r w:rsidRPr="00783496">
        <w:rPr>
          <w:i/>
        </w:rPr>
        <w:t>ob</w:t>
      </w:r>
      <w:proofErr w:type="spellEnd"/>
      <w:r w:rsidRPr="00783496">
        <w:rPr>
          <w:i/>
        </w:rPr>
        <w:t>/</w:t>
      </w:r>
      <w:proofErr w:type="spellStart"/>
      <w:r w:rsidRPr="00783496">
        <w:rPr>
          <w:i/>
        </w:rPr>
        <w:t>ob</w:t>
      </w:r>
      <w:proofErr w:type="spellEnd"/>
      <w:r w:rsidRPr="00783496">
        <w:t>,</w:t>
      </w:r>
      <w:r w:rsidRPr="00C66601">
        <w:t xml:space="preserve"> </w:t>
      </w:r>
      <w:proofErr w:type="spellStart"/>
      <w:r w:rsidRPr="00C66601">
        <w:rPr>
          <w:i/>
        </w:rPr>
        <w:t>db</w:t>
      </w:r>
      <w:proofErr w:type="spellEnd"/>
      <w:r w:rsidRPr="00C66601">
        <w:rPr>
          <w:i/>
        </w:rPr>
        <w:t>/</w:t>
      </w:r>
      <w:proofErr w:type="spellStart"/>
      <w:r w:rsidRPr="00C66601">
        <w:rPr>
          <w:i/>
        </w:rPr>
        <w:t>db</w:t>
      </w:r>
      <w:proofErr w:type="spellEnd"/>
      <w:r w:rsidRPr="00783496">
        <w:t xml:space="preserve">, </w:t>
      </w:r>
      <w:r w:rsidRPr="00783496">
        <w:rPr>
          <w:i/>
        </w:rPr>
        <w:t>Sim1</w:t>
      </w:r>
      <w:r w:rsidRPr="00783496">
        <w:rPr>
          <w:vertAlign w:val="superscript"/>
        </w:rPr>
        <w:t>+/-</w:t>
      </w:r>
      <w:r w:rsidR="0079593C">
        <w:t>,</w:t>
      </w:r>
      <w:r w:rsidRPr="00783496">
        <w:t xml:space="preserve"> </w:t>
      </w:r>
      <w:r w:rsidRPr="00783496">
        <w:rPr>
          <w:i/>
        </w:rPr>
        <w:t>MC4R</w:t>
      </w:r>
      <w:r w:rsidRPr="00783496">
        <w:rPr>
          <w:vertAlign w:val="superscript"/>
        </w:rPr>
        <w:t>-/-</w:t>
      </w:r>
      <w:r w:rsidRPr="00783496">
        <w:t>)</w:t>
      </w:r>
      <w:r w:rsidRPr="00783496">
        <w:fldChar w:fldCharType="begin">
          <w:fldData xml:space="preserve">PEVuZE5vdGU+PENpdGU+PEF1dGhvcj5QYW48L0F1dGhvcj48WWVhcj4yMDE4PC9ZZWFyPjxSZWNO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</w:fldData>
        </w:fldChar>
      </w:r>
      <w:r w:rsidR="007E0F5D">
        <w:instrText xml:space="preserve"> ADDIN EN.CITE </w:instrText>
      </w:r>
      <w:r w:rsidR="007E0F5D">
        <w:fldChar w:fldCharType="begin">
          <w:fldData xml:space="preserve">PEVuZE5vdGU+PENpdGU+PEF1dGhvcj5QYW48L0F1dGhvcj48WWVhcj4yMDE4PC9ZZWFyPjxSZWNO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</w:fldData>
        </w:fldChar>
      </w:r>
      <w:r w:rsidR="007E0F5D">
        <w:instrText xml:space="preserve"> ADDIN EN.CITE.DATA </w:instrText>
      </w:r>
      <w:r w:rsidR="007E0F5D">
        <w:fldChar w:fldCharType="end"/>
      </w:r>
      <w:r w:rsidRPr="00783496">
        <w:fldChar w:fldCharType="separate"/>
      </w:r>
      <w:r w:rsidR="007E0F5D" w:rsidRPr="007E0F5D">
        <w:rPr>
          <w:noProof/>
          <w:vertAlign w:val="superscript"/>
        </w:rPr>
        <w:t>24-26</w:t>
      </w:r>
      <w:r w:rsidRPr="00783496">
        <w:fldChar w:fldCharType="end"/>
      </w:r>
      <w:r w:rsidRPr="00783496">
        <w:t xml:space="preserve">, as described in this protocol, employment of </w:t>
      </w:r>
      <w:r w:rsidR="0079593C">
        <w:t xml:space="preserve">a </w:t>
      </w:r>
      <w:r w:rsidRPr="00783496">
        <w:t>pair-feeding group as an isocaloric experimental control is important for</w:t>
      </w:r>
      <w:r w:rsidR="0079593C">
        <w:t xml:space="preserve"> making</w:t>
      </w:r>
      <w:r w:rsidRPr="00783496">
        <w:t xml:space="preserve"> proper comparison</w:t>
      </w:r>
      <w:r w:rsidR="0079593C">
        <w:t>s</w:t>
      </w:r>
      <w:r w:rsidRPr="00783496">
        <w:t xml:space="preserve">. </w:t>
      </w:r>
      <w:r w:rsidR="00AF64F6">
        <w:t>I</w:t>
      </w:r>
      <w:r w:rsidRPr="00783496">
        <w:t>t</w:t>
      </w:r>
      <w:r w:rsidR="00AF64F6">
        <w:t xml:space="preserve"> also</w:t>
      </w:r>
      <w:r w:rsidRPr="00783496">
        <w:t xml:space="preserve"> require</w:t>
      </w:r>
      <w:r w:rsidR="0079593C">
        <w:t>s</w:t>
      </w:r>
      <w:r w:rsidRPr="00783496">
        <w:t xml:space="preserve"> careful planning when testing a mouse model with a </w:t>
      </w:r>
      <w:proofErr w:type="spellStart"/>
      <w:r w:rsidRPr="00783496">
        <w:t>hypophagic</w:t>
      </w:r>
      <w:proofErr w:type="spellEnd"/>
      <w:r w:rsidRPr="00783496">
        <w:t xml:space="preserve"> phenotype (</w:t>
      </w:r>
      <w:r w:rsidRPr="00F8079A">
        <w:rPr>
          <w:iCs/>
        </w:rPr>
        <w:t>e.g.</w:t>
      </w:r>
      <w:r w:rsidR="0079593C" w:rsidRPr="00F8079A">
        <w:rPr>
          <w:iCs/>
        </w:rPr>
        <w:t>,</w:t>
      </w:r>
      <w:r w:rsidRPr="00783496">
        <w:t xml:space="preserve"> melanin-containing hormone KO mice)</w:t>
      </w:r>
      <w:r w:rsidRPr="00783496">
        <w:fldChar w:fldCharType="begin">
          <w:fldData xml:space="preserve">PEVuZE5vdGU+PENpdGU+PEF1dGhvcj5TaGltYWRhPC9BdXRob3I+PFllYXI+MTk5ODwvWWVhcj48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==
</w:fldData>
        </w:fldChar>
      </w:r>
      <w:r w:rsidR="007E0F5D">
        <w:instrText xml:space="preserve"> ADDIN EN.CITE </w:instrText>
      </w:r>
      <w:r w:rsidR="007E0F5D">
        <w:fldChar w:fldCharType="begin">
          <w:fldData xml:space="preserve">PEVuZE5vdGU+PENpdGU+PEF1dGhvcj5TaGltYWRhPC9BdXRob3I+PFllYXI+MTk5ODwvWWVhcj48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==
</w:fldData>
        </w:fldChar>
      </w:r>
      <w:r w:rsidR="007E0F5D">
        <w:instrText xml:space="preserve"> ADDIN EN.CITE.DATA </w:instrText>
      </w:r>
      <w:r w:rsidR="007E0F5D">
        <w:fldChar w:fldCharType="end"/>
      </w:r>
      <w:r w:rsidRPr="00783496">
        <w:fldChar w:fldCharType="separate"/>
      </w:r>
      <w:r w:rsidR="007E0F5D" w:rsidRPr="007E0F5D">
        <w:rPr>
          <w:noProof/>
          <w:vertAlign w:val="superscript"/>
        </w:rPr>
        <w:t>27</w:t>
      </w:r>
      <w:r w:rsidRPr="00783496">
        <w:fldChar w:fldCharType="end"/>
      </w:r>
      <w:r w:rsidRPr="00783496">
        <w:t xml:space="preserve">.  </w:t>
      </w:r>
    </w:p>
    <w:p w14:paraId="6C6EE085" w14:textId="77777777" w:rsidR="00783496" w:rsidRPr="00783496" w:rsidRDefault="00783496" w:rsidP="00F8079A">
      <w:pPr>
        <w:contextualSpacing/>
        <w:jc w:val="left"/>
      </w:pPr>
    </w:p>
    <w:p w14:paraId="6BE6F83D" w14:textId="1469BEDF" w:rsidR="0079593C" w:rsidRDefault="007E43E3">
      <w:pPr>
        <w:contextualSpacing/>
        <w:jc w:val="left"/>
      </w:pPr>
      <w:r w:rsidRPr="00783496">
        <w:t>A</w:t>
      </w:r>
      <w:r w:rsidR="00BA486B">
        <w:t xml:space="preserve">n important </w:t>
      </w:r>
      <w:r w:rsidRPr="00783496">
        <w:t xml:space="preserve">factor to consider for IF studies is </w:t>
      </w:r>
      <w:r>
        <w:t>housing temperature</w:t>
      </w:r>
      <w:r w:rsidR="00AF64F6">
        <w:t>,</w:t>
      </w:r>
      <w:r>
        <w:t xml:space="preserve"> </w:t>
      </w:r>
      <w:r w:rsidRPr="00783496">
        <w:t>which affects various physiological and behavioral parameters</w:t>
      </w:r>
      <w:r>
        <w:t xml:space="preserve"> </w:t>
      </w:r>
      <w:r w:rsidRPr="00783496">
        <w:t xml:space="preserve">in mice. </w:t>
      </w:r>
      <w:r>
        <w:t xml:space="preserve">Particularly, cold exposure </w:t>
      </w:r>
      <w:r w:rsidR="00AF64F6">
        <w:t>(</w:t>
      </w:r>
      <w:r>
        <w:t>4</w:t>
      </w:r>
      <w:r w:rsidR="0079593C">
        <w:t>–</w:t>
      </w:r>
      <w:r>
        <w:t>6</w:t>
      </w:r>
      <w:r w:rsidR="0079593C">
        <w:t xml:space="preserve"> °</w:t>
      </w:r>
      <w:r w:rsidR="000F0944" w:rsidRPr="00783496">
        <w:t>C</w:t>
      </w:r>
      <w:r w:rsidR="00AF64F6">
        <w:t>)</w:t>
      </w:r>
      <w:r w:rsidR="000F0944" w:rsidDel="000F0944">
        <w:t xml:space="preserve"> </w:t>
      </w:r>
      <w:r>
        <w:t>significantly increase</w:t>
      </w:r>
      <w:r w:rsidR="00AF64F6">
        <w:t>s</w:t>
      </w:r>
      <w:r>
        <w:t xml:space="preserve"> energy intake to maintain core body temperature</w:t>
      </w:r>
      <w:r w:rsidR="00541C01">
        <w:fldChar w:fldCharType="begin"/>
      </w:r>
      <w:r w:rsidR="00541C01">
        <w:instrText xml:space="preserve"> ADDIN EN.CITE &lt;EndNote&gt;&lt;Cite&gt;&lt;Author&gt;Reitman&lt;/Author&gt;&lt;Year&gt;2018&lt;/Year&gt;&lt;RecNum&gt;281&lt;/RecNum&gt;&lt;DisplayText&gt;&lt;style face="superscript"&gt;28&lt;/style&gt;&lt;/DisplayText&gt;&lt;record&gt;&lt;rec-number&gt;281&lt;/rec-number&gt;&lt;foreign-keys&gt;&lt;key app="EN" db-id="s2s99v9zk2tevhetva4pf52eetev2pvazasr" timestamp="1561952199"&gt;281&lt;/key&gt;&lt;/foreign-keys&gt;&lt;ref-type name="Journal Article"&gt;17&lt;/ref-type&gt;&lt;contributors&gt;&lt;authors&gt;&lt;author&gt;Reitman, M. L.&lt;/author&gt;&lt;/authors&gt;&lt;/contributors&gt;&lt;auth-address&gt;Diabetes, Endocrinology, and Obesity Branch, National Institute of Diabetes and Digestive and Kidney Diseases, National Institutes of Health, Bethesda, MD, USA.&lt;/auth-address&gt;&lt;titles&gt;&lt;title&gt;Of mice and men - environmental temperature, body temperature, and treatment of obesity&lt;/title&gt;&lt;secondary-title&gt;FEBS Lett&lt;/secondary-title&gt;&lt;/titles&gt;&lt;periodical&gt;&lt;full-title&gt;FEBS Letters&lt;/full-title&gt;&lt;abbr-1&gt;FEBS Lett.&lt;/abbr-1&gt;&lt;abbr-2&gt;FEBS Lett&lt;/abbr-2&gt;&lt;/periodical&gt;&lt;pages&gt;2098-2107&lt;/pages&gt;&lt;volume&gt;592&lt;/volume&gt;&lt;number&gt;12&lt;/number&gt;&lt;edition&gt;2018/04/27&lt;/edition&gt;&lt;keywords&gt;&lt;keyword&gt;Adipose Tissue, Brown/metabolism&lt;/keyword&gt;&lt;keyword&gt;Animals&lt;/keyword&gt;&lt;keyword&gt;*Body Temperature&lt;/keyword&gt;&lt;keyword&gt;*Disease Models, Animal&lt;/keyword&gt;&lt;keyword&gt;Energy Metabolism&lt;/keyword&gt;&lt;keyword&gt;Humans&lt;/keyword&gt;&lt;keyword&gt;Male&lt;/keyword&gt;&lt;keyword&gt;Mice&lt;/keyword&gt;&lt;keyword&gt;Obesity/*drug therapy/metabolism&lt;/keyword&gt;&lt;keyword&gt;Species Specificity&lt;/keyword&gt;&lt;keyword&gt;Temperature&lt;/keyword&gt;&lt;keyword&gt;Thermogenesis&lt;/keyword&gt;&lt;keyword&gt;*mouse model&lt;/keyword&gt;&lt;keyword&gt;*obesity&lt;/keyword&gt;&lt;keyword&gt;*thermoneutrality&lt;/keyword&gt;&lt;/keywords&gt;&lt;dates&gt;&lt;year&gt;2018&lt;/year&gt;&lt;pub-dates&gt;&lt;date&gt;Jun&lt;/date&gt;&lt;/pub-dates&gt;&lt;/dates&gt;&lt;isbn&gt;1873-3468 (Electronic)&amp;#xD;0014-5793 (Linking)&lt;/isbn&gt;&lt;accession-num&gt;29697140&lt;/accession-num&gt;&lt;urls&gt;&lt;related-urls&gt;&lt;url&gt;https://www.ncbi.nlm.nih.gov/pubmed/29697140&lt;/url&gt;&lt;/related-urls&gt;&lt;/urls&gt;&lt;electronic-resource-num&gt;10.1002/1873-3468.13070&lt;/electronic-resource-num&gt;&lt;/record&gt;&lt;/Cite&gt;&lt;/EndNote&gt;</w:instrText>
      </w:r>
      <w:r w:rsidR="00541C01">
        <w:fldChar w:fldCharType="separate"/>
      </w:r>
      <w:r w:rsidR="00541C01" w:rsidRPr="00541C01">
        <w:rPr>
          <w:noProof/>
          <w:vertAlign w:val="superscript"/>
        </w:rPr>
        <w:t>28</w:t>
      </w:r>
      <w:r w:rsidR="00541C01">
        <w:fldChar w:fldCharType="end"/>
      </w:r>
      <w:r w:rsidR="0079593C">
        <w:t>. In contrast,</w:t>
      </w:r>
      <w:r w:rsidR="00AF64F6">
        <w:t xml:space="preserve"> </w:t>
      </w:r>
      <w:r w:rsidR="0079593C">
        <w:t>in</w:t>
      </w:r>
      <w:r>
        <w:t xml:space="preserve"> thermoneutral </w:t>
      </w:r>
      <w:r w:rsidR="000F0944">
        <w:t>condition</w:t>
      </w:r>
      <w:r w:rsidR="0079593C">
        <w:t>s</w:t>
      </w:r>
      <w:r w:rsidR="000F0944">
        <w:t xml:space="preserve"> </w:t>
      </w:r>
      <w:r>
        <w:t>(30</w:t>
      </w:r>
      <w:r w:rsidR="0079593C">
        <w:t xml:space="preserve"> °</w:t>
      </w:r>
      <w:r w:rsidRPr="00783496">
        <w:t>C</w:t>
      </w:r>
      <w:r>
        <w:t>)</w:t>
      </w:r>
      <w:r w:rsidR="0079593C">
        <w:t xml:space="preserve"> under which</w:t>
      </w:r>
      <w:r w:rsidR="000F0944">
        <w:t xml:space="preserve"> heat gain is balanced by heat loss, </w:t>
      </w:r>
      <w:r>
        <w:t>reduc</w:t>
      </w:r>
      <w:r w:rsidR="000F0944">
        <w:t>tions in</w:t>
      </w:r>
      <w:r>
        <w:t xml:space="preserve"> food consumption</w:t>
      </w:r>
      <w:r w:rsidR="00AF64F6">
        <w:t xml:space="preserve"> is markedly reduced</w:t>
      </w:r>
      <w:r w:rsidR="00704019">
        <w:fldChar w:fldCharType="begin">
          <w:fldData xml:space="preserve">PEVuZE5vdGU+PENpdGU+PEF1dGhvcj5LaW08L0F1dGhvcj48WWVhcj4yMDE3PC9ZZWFyPjxSZWNO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</w:fldData>
        </w:fldChar>
      </w:r>
      <w:r w:rsidR="007E0F5D">
        <w:instrText xml:space="preserve"> ADDIN EN.CITE </w:instrText>
      </w:r>
      <w:r w:rsidR="007E0F5D">
        <w:fldChar w:fldCharType="begin">
          <w:fldData xml:space="preserve">PEVuZE5vdGU+PENpdGU+PEF1dGhvcj5LaW08L0F1dGhvcj48WWVhcj4yMDE3PC9ZZWFyPjxSZWNO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</w:fldData>
        </w:fldChar>
      </w:r>
      <w:r w:rsidR="007E0F5D">
        <w:instrText xml:space="preserve"> ADDIN EN.CITE.DATA </w:instrText>
      </w:r>
      <w:r w:rsidR="007E0F5D">
        <w:fldChar w:fldCharType="end"/>
      </w:r>
      <w:r w:rsidR="00704019">
        <w:fldChar w:fldCharType="separate"/>
      </w:r>
      <w:r w:rsidR="007E0F5D" w:rsidRPr="007E0F5D">
        <w:rPr>
          <w:noProof/>
          <w:vertAlign w:val="superscript"/>
        </w:rPr>
        <w:t>8</w:t>
      </w:r>
      <w:r w:rsidR="00704019">
        <w:fldChar w:fldCharType="end"/>
      </w:r>
      <w:r>
        <w:t xml:space="preserve">. </w:t>
      </w:r>
      <w:r w:rsidR="00532240">
        <w:t xml:space="preserve">With respect to metabolic outcomes, cold exposure induces adipose thermogenesis, which </w:t>
      </w:r>
      <w:r w:rsidR="00F92E22">
        <w:t>i</w:t>
      </w:r>
      <w:r w:rsidR="00532240">
        <w:t>s hampered by thermoneutral condition.  Therefore, it is expected that housing temperature influence</w:t>
      </w:r>
      <w:r w:rsidR="0079593C">
        <w:t>s</w:t>
      </w:r>
      <w:r w:rsidR="00532240">
        <w:t xml:space="preserve"> the metabolic phenotype</w:t>
      </w:r>
      <w:r w:rsidR="0079593C">
        <w:t>s</w:t>
      </w:r>
      <w:r w:rsidR="00532240">
        <w:t xml:space="preserve"> of IF and </w:t>
      </w:r>
      <w:r w:rsidR="00532240">
        <w:lastRenderedPageBreak/>
        <w:t xml:space="preserve">appropriate </w:t>
      </w:r>
      <w:proofErr w:type="spellStart"/>
      <w:r w:rsidR="00532240">
        <w:t>feeding:fasting</w:t>
      </w:r>
      <w:proofErr w:type="spellEnd"/>
      <w:r w:rsidR="00532240">
        <w:t xml:space="preserve"> ratio to achieve isocaloric IF. </w:t>
      </w:r>
    </w:p>
    <w:p w14:paraId="7F0B6E36" w14:textId="77777777" w:rsidR="0079593C" w:rsidRDefault="0079593C">
      <w:pPr>
        <w:contextualSpacing/>
        <w:jc w:val="left"/>
      </w:pPr>
    </w:p>
    <w:p w14:paraId="0CCDAB19" w14:textId="380A5F38" w:rsidR="00B249F9" w:rsidRDefault="00532240" w:rsidP="00F8079A">
      <w:pPr>
        <w:contextualSpacing/>
        <w:jc w:val="left"/>
      </w:pPr>
      <w:r>
        <w:t xml:space="preserve">Indeed, </w:t>
      </w:r>
      <w:r w:rsidR="0079593C">
        <w:t xml:space="preserve">it has been </w:t>
      </w:r>
      <w:r w:rsidR="007E43E3">
        <w:t xml:space="preserve">previously </w:t>
      </w:r>
      <w:r w:rsidR="00CA0087">
        <w:t xml:space="preserve">demonstrated that </w:t>
      </w:r>
      <w:r>
        <w:t xml:space="preserve">isocaloric </w:t>
      </w:r>
      <w:r w:rsidR="000F0944">
        <w:t xml:space="preserve">2:1 </w:t>
      </w:r>
      <w:r w:rsidR="00CA0087">
        <w:t xml:space="preserve">IF </w:t>
      </w:r>
      <w:r>
        <w:t xml:space="preserve">can be achieved </w:t>
      </w:r>
      <w:r w:rsidR="00CA0087">
        <w:t>in thermoneutral condition</w:t>
      </w:r>
      <w:r w:rsidR="0079593C">
        <w:t>s</w:t>
      </w:r>
      <w:r>
        <w:t xml:space="preserve">, leading to improved metabolic health </w:t>
      </w:r>
      <w:r w:rsidR="0079593C">
        <w:t>in</w:t>
      </w:r>
      <w:r w:rsidR="00CA0087">
        <w:t xml:space="preserve"> diet-induced obesity and metabolic dysfunction</w:t>
      </w:r>
      <w:r w:rsidR="000F0944">
        <w:t xml:space="preserve"> without differences in food intake between IF and AL groups</w:t>
      </w:r>
      <w:r w:rsidR="0071351E">
        <w:fldChar w:fldCharType="begin">
          <w:fldData xml:space="preserve">PEVuZE5vdGU+PENpdGU+PEF1dGhvcj5LaW08L0F1dGhvcj48WWVhcj4yMDE3PC9ZZWFyPjxSZWNO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</w:fldData>
        </w:fldChar>
      </w:r>
      <w:r w:rsidR="0071351E">
        <w:instrText xml:space="preserve"> ADDIN EN.CITE </w:instrText>
      </w:r>
      <w:r w:rsidR="0071351E">
        <w:fldChar w:fldCharType="begin">
          <w:fldData xml:space="preserve">PEVuZE5vdGU+PENpdGU+PEF1dGhvcj5LaW08L0F1dGhvcj48WWVhcj4yMDE3PC9ZZWFyPjxSZWNO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</w:fldData>
        </w:fldChar>
      </w:r>
      <w:r w:rsidR="0071351E">
        <w:instrText xml:space="preserve"> ADDIN EN.CITE.DATA </w:instrText>
      </w:r>
      <w:r w:rsidR="0071351E">
        <w:fldChar w:fldCharType="end"/>
      </w:r>
      <w:r w:rsidR="0071351E">
        <w:fldChar w:fldCharType="separate"/>
      </w:r>
      <w:r w:rsidR="0071351E" w:rsidRPr="0071351E">
        <w:rPr>
          <w:noProof/>
          <w:vertAlign w:val="superscript"/>
        </w:rPr>
        <w:t>8</w:t>
      </w:r>
      <w:r w:rsidR="0071351E">
        <w:fldChar w:fldCharType="end"/>
      </w:r>
      <w:r w:rsidR="00CA0087">
        <w:t>.</w:t>
      </w:r>
      <w:r w:rsidR="000F0944">
        <w:t xml:space="preserve"> </w:t>
      </w:r>
      <w:r w:rsidR="001A1153">
        <w:t>However</w:t>
      </w:r>
      <w:r w:rsidR="000F0944">
        <w:t xml:space="preserve">, </w:t>
      </w:r>
      <w:r>
        <w:t xml:space="preserve">isocaloric IF </w:t>
      </w:r>
      <w:r w:rsidR="0079593C">
        <w:t>may</w:t>
      </w:r>
      <w:r>
        <w:t xml:space="preserve"> not</w:t>
      </w:r>
      <w:r w:rsidR="00F92E22">
        <w:t xml:space="preserve"> be</w:t>
      </w:r>
      <w:r>
        <w:t xml:space="preserve"> achievable </w:t>
      </w:r>
      <w:r w:rsidR="00A84E22">
        <w:t xml:space="preserve">with </w:t>
      </w:r>
      <w:r>
        <w:t xml:space="preserve">2:1 ratio </w:t>
      </w:r>
      <w:r w:rsidR="00F92E22">
        <w:t xml:space="preserve">at </w:t>
      </w:r>
      <w:r w:rsidR="00BB50B6">
        <w:t>cold temperature</w:t>
      </w:r>
      <w:r w:rsidR="0079593C">
        <w:t>s</w:t>
      </w:r>
      <w:r w:rsidR="00BB50B6">
        <w:t xml:space="preserve"> </w:t>
      </w:r>
      <w:r w:rsidR="00B249F9">
        <w:t xml:space="preserve">because mice </w:t>
      </w:r>
      <w:r w:rsidR="00BB50B6">
        <w:t xml:space="preserve">under </w:t>
      </w:r>
      <w:r w:rsidR="00B249F9">
        <w:t xml:space="preserve">cold exposure </w:t>
      </w:r>
      <w:r w:rsidR="0079593C">
        <w:t xml:space="preserve">will </w:t>
      </w:r>
      <w:r w:rsidR="00B249F9">
        <w:t>show a hyperphagic phenotype, which</w:t>
      </w:r>
      <w:r w:rsidR="00BB50B6">
        <w:t xml:space="preserve"> lead</w:t>
      </w:r>
      <w:r w:rsidR="0079593C">
        <w:t>s</w:t>
      </w:r>
      <w:r w:rsidR="00BB50B6">
        <w:t xml:space="preserve"> to underfeeding in </w:t>
      </w:r>
      <w:r w:rsidR="00AF64F6">
        <w:t xml:space="preserve">the </w:t>
      </w:r>
      <w:r w:rsidR="00BB50B6">
        <w:t>IF group.</w:t>
      </w:r>
      <w:r w:rsidR="00000281">
        <w:t xml:space="preserve"> </w:t>
      </w:r>
      <w:r w:rsidR="00A805F8">
        <w:t xml:space="preserve">Since cold exposure and IF </w:t>
      </w:r>
      <w:r w:rsidR="00AF64F6">
        <w:t>display</w:t>
      </w:r>
      <w:r w:rsidR="00A805F8">
        <w:t xml:space="preserve"> </w:t>
      </w:r>
      <w:r w:rsidR="00AF64F6">
        <w:t xml:space="preserve">comparable </w:t>
      </w:r>
      <w:r w:rsidR="00A805F8">
        <w:t>metabolic outcomes and mechanisms</w:t>
      </w:r>
      <w:r w:rsidR="0079593C">
        <w:t xml:space="preserve"> (i.e.,</w:t>
      </w:r>
      <w:r w:rsidR="00A805F8">
        <w:t xml:space="preserve"> adipose thermogenesis and improved glucose homeostasis</w:t>
      </w:r>
      <w:r w:rsidR="0079593C">
        <w:t>) that help fight</w:t>
      </w:r>
      <w:r w:rsidR="00A805F8">
        <w:t xml:space="preserve"> obesity, there </w:t>
      </w:r>
      <w:r w:rsidR="0079593C">
        <w:t>is</w:t>
      </w:r>
      <w:r w:rsidR="00A805F8">
        <w:t xml:space="preserve"> interest in combining these two interventions to maximize metabolic impact. </w:t>
      </w:r>
      <w:r w:rsidR="0079593C">
        <w:t>Therefore, t</w:t>
      </w:r>
      <w:r w:rsidR="00A805F8">
        <w:t>o</w:t>
      </w:r>
      <w:r w:rsidR="009C2CEA">
        <w:t xml:space="preserve"> properly</w:t>
      </w:r>
      <w:r w:rsidR="00A805F8">
        <w:t xml:space="preserve"> </w:t>
      </w:r>
      <w:r w:rsidR="00064E1B">
        <w:t xml:space="preserve">test </w:t>
      </w:r>
      <w:r w:rsidR="00A805F8">
        <w:t>this,</w:t>
      </w:r>
      <w:r w:rsidR="00C41019">
        <w:t xml:space="preserve"> performing</w:t>
      </w:r>
      <w:r>
        <w:t xml:space="preserve"> </w:t>
      </w:r>
      <w:r w:rsidR="00C41019">
        <w:t xml:space="preserve">the </w:t>
      </w:r>
      <w:r>
        <w:t>f</w:t>
      </w:r>
      <w:r w:rsidR="00B249F9">
        <w:t>eeding analysis before running</w:t>
      </w:r>
      <w:r w:rsidR="0079593C">
        <w:t xml:space="preserve"> an</w:t>
      </w:r>
      <w:r w:rsidR="00B249F9">
        <w:t xml:space="preserve"> IF </w:t>
      </w:r>
      <w:r w:rsidR="00C41019">
        <w:t>experiment</w:t>
      </w:r>
      <w:r w:rsidR="00B249F9">
        <w:t xml:space="preserve"> and</w:t>
      </w:r>
      <w:r w:rsidR="00C41019">
        <w:t xml:space="preserve"> utilizing a </w:t>
      </w:r>
      <w:r w:rsidR="00B249F9">
        <w:t>pair-feeding control group</w:t>
      </w:r>
      <w:r w:rsidR="00000281">
        <w:t xml:space="preserve"> </w:t>
      </w:r>
      <w:r w:rsidR="00A805F8">
        <w:t xml:space="preserve">under cold exposure </w:t>
      </w:r>
      <w:r w:rsidR="00A534F7">
        <w:t>are</w:t>
      </w:r>
      <w:r>
        <w:t xml:space="preserve"> </w:t>
      </w:r>
      <w:r w:rsidR="00000281">
        <w:t xml:space="preserve">recommended. </w:t>
      </w:r>
    </w:p>
    <w:p w14:paraId="3ADF2BB9" w14:textId="77777777" w:rsidR="007E43E3" w:rsidRDefault="007E43E3" w:rsidP="00F8079A">
      <w:pPr>
        <w:contextualSpacing/>
        <w:jc w:val="left"/>
      </w:pPr>
    </w:p>
    <w:p w14:paraId="74A850B0" w14:textId="3202C3DF" w:rsidR="00783496" w:rsidRDefault="000E539A" w:rsidP="00F8079A">
      <w:pPr>
        <w:contextualSpacing/>
        <w:jc w:val="left"/>
      </w:pPr>
      <w:r>
        <w:t>Other</w:t>
      </w:r>
      <w:r w:rsidR="00000281">
        <w:t xml:space="preserve"> factors that </w:t>
      </w:r>
      <w:r w:rsidR="00A71261">
        <w:t>may</w:t>
      </w:r>
      <w:r w:rsidR="00000281">
        <w:t xml:space="preserve"> potentially affect </w:t>
      </w:r>
      <w:r>
        <w:t xml:space="preserve">the outcomes of </w:t>
      </w:r>
      <w:r w:rsidR="00000281">
        <w:t xml:space="preserve">IF studies </w:t>
      </w:r>
      <w:r>
        <w:t>include</w:t>
      </w:r>
      <w:r w:rsidR="00783496" w:rsidRPr="00783496">
        <w:t xml:space="preserve"> housing density. Similar to the </w:t>
      </w:r>
      <w:r>
        <w:t xml:space="preserve">previous </w:t>
      </w:r>
      <w:r w:rsidR="00783496" w:rsidRPr="00783496">
        <w:t>study, which showed reduced food consumption in more densely housed mice</w:t>
      </w:r>
      <w:r w:rsidR="00783496" w:rsidRPr="00783496">
        <w:fldChar w:fldCharType="begin"/>
      </w:r>
      <w:r w:rsidR="00541C01">
        <w:instrText xml:space="preserve"> ADDIN EN.CITE &lt;EndNote&gt;&lt;Cite&gt;&lt;Author&gt;Chvedoff&lt;/Author&gt;&lt;Year&gt;1980&lt;/Year&gt;&lt;RecNum&gt;274&lt;/RecNum&gt;&lt;DisplayText&gt;&lt;style face="superscript"&gt;29&lt;/style&gt;&lt;/DisplayText&gt;&lt;record&gt;&lt;rec-number&gt;274&lt;/rec-number&gt;&lt;foreign-keys&gt;&lt;key app="EN" db-id="s2s99v9zk2tevhetva4pf52eetev2pvazasr" timestamp="1556161445"&gt;274&lt;/key&gt;&lt;/foreign-keys&gt;&lt;ref-type name="Journal Article"&gt;17&lt;/ref-type&gt;&lt;contributors&gt;&lt;authors&gt;&lt;author&gt;Chvedoff, M.&lt;/author&gt;&lt;author&gt;Clarke, M. R.&lt;/author&gt;&lt;author&gt;Irisarri, E.&lt;/author&gt;&lt;author&gt;Faccini, J. M.&lt;/author&gt;&lt;author&gt;Monro, A. M.&lt;/author&gt;&lt;/authors&gt;&lt;/contributors&gt;&lt;titles&gt;&lt;title&gt;Effects of housing conditions on food intake, body weight and spontaneous lesions in mice. A review of the literature and results of an 18-month study&lt;/title&gt;&lt;secondary-title&gt;Food Cosmet Toxicol&lt;/secondary-title&gt;&lt;/titles&gt;&lt;periodical&gt;&lt;full-title&gt;Food and Cosmetics Toxicology&lt;/full-title&gt;&lt;abbr-1&gt;Food Cosmet. Toxicol.&lt;/abbr-1&gt;&lt;abbr-2&gt;Food Cosmet Toxicol&lt;/abbr-2&gt;&lt;abbr-3&gt;Food &amp;amp; Cosmetics Toxicology&lt;/abbr-3&gt;&lt;/periodical&gt;&lt;pages&gt;517-22&lt;/pages&gt;&lt;volume&gt;18&lt;/volume&gt;&lt;number&gt;5&lt;/number&gt;&lt;edition&gt;1980/10/01&lt;/edition&gt;&lt;keywords&gt;&lt;keyword&gt;Animal Diseases/*epidemiology&lt;/keyword&gt;&lt;keyword&gt;Animals&lt;/keyword&gt;&lt;keyword&gt;*Body Weight&lt;/keyword&gt;&lt;keyword&gt;Drinking&lt;/keyword&gt;&lt;keyword&gt;*Eating&lt;/keyword&gt;&lt;keyword&gt;Female&lt;/keyword&gt;&lt;keyword&gt;*Housing, Animal&lt;/keyword&gt;&lt;keyword&gt;Male&lt;/keyword&gt;&lt;keyword&gt;Mice&lt;/keyword&gt;&lt;keyword&gt;Neoplasms/epidemiology/veterinary&lt;/keyword&gt;&lt;keyword&gt;Organ Size&lt;/keyword&gt;&lt;/keywords&gt;&lt;dates&gt;&lt;year&gt;1980&lt;/year&gt;&lt;pub-dates&gt;&lt;date&gt;Oct&lt;/date&gt;&lt;/pub-dates&gt;&lt;/dates&gt;&lt;isbn&gt;0015-6264 (Print)&amp;#xD;0015-6264 (Linking)&lt;/isbn&gt;&lt;accession-num&gt;7203299&lt;/accession-num&gt;&lt;urls&gt;&lt;related-urls&gt;&lt;url&gt;https://www.ncbi.nlm.nih.gov/pubmed/7203299&lt;/url&gt;&lt;/related-urls&gt;&lt;/urls&gt;&lt;/record&gt;&lt;/Cite&gt;&lt;/EndNote&gt;</w:instrText>
      </w:r>
      <w:r w:rsidR="00783496" w:rsidRPr="00783496">
        <w:fldChar w:fldCharType="separate"/>
      </w:r>
      <w:r w:rsidR="00541C01" w:rsidRPr="00541C01">
        <w:rPr>
          <w:noProof/>
          <w:vertAlign w:val="superscript"/>
        </w:rPr>
        <w:t>29</w:t>
      </w:r>
      <w:r w:rsidR="00783496" w:rsidRPr="00783496">
        <w:fldChar w:fldCharType="end"/>
      </w:r>
      <w:r w:rsidR="00783496" w:rsidRPr="00783496">
        <w:t xml:space="preserve">, mice from a cage of </w:t>
      </w:r>
      <w:r w:rsidR="00A71261">
        <w:t>five</w:t>
      </w:r>
      <w:r w:rsidR="00783496" w:rsidRPr="00783496">
        <w:t xml:space="preserve"> consumed significantly less food than </w:t>
      </w:r>
      <w:r w:rsidR="00A71261">
        <w:t>those</w:t>
      </w:r>
      <w:r w:rsidR="00783496" w:rsidRPr="00783496">
        <w:t xml:space="preserve"> from a cage of </w:t>
      </w:r>
      <w:r w:rsidR="00A71261">
        <w:t>two</w:t>
      </w:r>
      <w:r w:rsidR="00783496" w:rsidRPr="00783496">
        <w:t xml:space="preserve"> (unpublished results). In addition, it has been demonstrated that housing density significantly affects ambient temperature</w:t>
      </w:r>
      <w:r w:rsidR="00A71261">
        <w:t>,</w:t>
      </w:r>
      <w:r w:rsidR="00783496" w:rsidRPr="00783496">
        <w:t xml:space="preserve"> as </w:t>
      </w:r>
      <w:r>
        <w:t xml:space="preserve">the </w:t>
      </w:r>
      <w:r w:rsidR="00783496" w:rsidRPr="00783496">
        <w:t xml:space="preserve">temperature inside cages </w:t>
      </w:r>
      <w:r w:rsidR="00A71261">
        <w:t xml:space="preserve">that </w:t>
      </w:r>
      <w:r w:rsidR="00783496" w:rsidRPr="00783496">
        <w:t>hous</w:t>
      </w:r>
      <w:r w:rsidR="00A71261">
        <w:t>e</w:t>
      </w:r>
      <w:r w:rsidR="00783496" w:rsidRPr="00783496">
        <w:t xml:space="preserve"> </w:t>
      </w:r>
      <w:r w:rsidR="00A71261">
        <w:t>five</w:t>
      </w:r>
      <w:r w:rsidR="00783496" w:rsidRPr="00783496">
        <w:t xml:space="preserve"> mice is 1</w:t>
      </w:r>
      <w:r w:rsidR="00A71261">
        <w:t>–</w:t>
      </w:r>
      <w:r w:rsidR="00783496" w:rsidRPr="00783496">
        <w:t>2</w:t>
      </w:r>
      <w:r w:rsidR="00A71261">
        <w:t xml:space="preserve"> °</w:t>
      </w:r>
      <w:r w:rsidR="00783496" w:rsidRPr="00783496">
        <w:t>C higher than the ambient temperature</w:t>
      </w:r>
      <w:r w:rsidR="00783496" w:rsidRPr="00783496">
        <w:fldChar w:fldCharType="begin">
          <w:fldData xml:space="preserve">PEVuZE5vdGU+PENpdGU+PEF1dGhvcj5Ub3RoPC9BdXRob3I+PFllYXI+MjAxNTwvWWVhcj48UmVj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==
</w:fldData>
        </w:fldChar>
      </w:r>
      <w:r w:rsidR="00541C01">
        <w:instrText xml:space="preserve"> ADDIN EN.CITE </w:instrText>
      </w:r>
      <w:r w:rsidR="00541C01">
        <w:fldChar w:fldCharType="begin">
          <w:fldData xml:space="preserve">PEVuZE5vdGU+PENpdGU+PEF1dGhvcj5Ub3RoPC9BdXRob3I+PFllYXI+MjAxNTwvWWVhcj48UmVj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==
</w:fldData>
        </w:fldChar>
      </w:r>
      <w:r w:rsidR="00541C01">
        <w:instrText xml:space="preserve"> ADDIN EN.CITE.DATA </w:instrText>
      </w:r>
      <w:r w:rsidR="00541C01">
        <w:fldChar w:fldCharType="end"/>
      </w:r>
      <w:r w:rsidR="00783496" w:rsidRPr="00783496">
        <w:fldChar w:fldCharType="separate"/>
      </w:r>
      <w:r w:rsidR="00541C01" w:rsidRPr="00541C01">
        <w:rPr>
          <w:noProof/>
          <w:vertAlign w:val="superscript"/>
        </w:rPr>
        <w:t>30</w:t>
      </w:r>
      <w:r w:rsidR="00783496" w:rsidRPr="00783496">
        <w:fldChar w:fldCharType="end"/>
      </w:r>
      <w:r w:rsidR="00783496" w:rsidRPr="00783496">
        <w:t>. Although this study concluded that housing density did not significantly affect food intake (examined for 5 weeks),</w:t>
      </w:r>
      <w:r>
        <w:t xml:space="preserve"> in an IF study lasting </w:t>
      </w:r>
      <w:r w:rsidRPr="00783496">
        <w:t>12</w:t>
      </w:r>
      <w:r w:rsidR="00A71261">
        <w:t>–</w:t>
      </w:r>
      <w:r w:rsidRPr="00783496">
        <w:t>16 week</w:t>
      </w:r>
      <w:r>
        <w:t>s,</w:t>
      </w:r>
      <w:r w:rsidR="00783496" w:rsidRPr="00783496">
        <w:t xml:space="preserve"> temperature inside the cage affected by housing density </w:t>
      </w:r>
      <w:r w:rsidR="00A71261">
        <w:t>may</w:t>
      </w:r>
      <w:r w:rsidR="00A71261" w:rsidRPr="00783496">
        <w:t xml:space="preserve"> </w:t>
      </w:r>
      <w:r w:rsidR="00A71261">
        <w:t>still</w:t>
      </w:r>
      <w:r w:rsidR="00A71261" w:rsidRPr="00783496">
        <w:t xml:space="preserve"> </w:t>
      </w:r>
      <w:r w:rsidR="00783496" w:rsidRPr="00783496">
        <w:t>influence food intake and energy metabolism. Together, it is important to keep the same number of mice housed in a cage and minimize changing the number per cage over the course of a study.</w:t>
      </w:r>
    </w:p>
    <w:p w14:paraId="782C723C" w14:textId="77777777" w:rsidR="00783496" w:rsidRPr="00783496" w:rsidRDefault="00783496" w:rsidP="00F8079A">
      <w:pPr>
        <w:contextualSpacing/>
        <w:jc w:val="left"/>
      </w:pPr>
    </w:p>
    <w:p w14:paraId="5C276334" w14:textId="71E4430D" w:rsidR="00783496" w:rsidRPr="00783496" w:rsidRDefault="00783496" w:rsidP="00F8079A">
      <w:pPr>
        <w:contextualSpacing/>
        <w:jc w:val="left"/>
      </w:pPr>
      <w:r w:rsidRPr="00783496">
        <w:t xml:space="preserve">In summary, </w:t>
      </w:r>
      <w:r w:rsidR="00A71261">
        <w:t xml:space="preserve">this report </w:t>
      </w:r>
      <w:r w:rsidRPr="00783496">
        <w:t>show</w:t>
      </w:r>
      <w:r w:rsidR="00A71261">
        <w:t>s</w:t>
      </w:r>
      <w:r w:rsidRPr="00783496">
        <w:t xml:space="preserve"> a simple and reproducible protocol for testing isocaloric 2:1 IF in mice. Although the current study is focused on metabolic benefits of IF </w:t>
      </w:r>
      <w:r w:rsidR="00123AE2">
        <w:t>in</w:t>
      </w:r>
      <w:r w:rsidRPr="00783496">
        <w:t xml:space="preserve"> diet-induced obesity and metabolic dysfunction, </w:t>
      </w:r>
      <w:r w:rsidR="00123AE2">
        <w:t>it</w:t>
      </w:r>
      <w:r w:rsidRPr="00783496">
        <w:t xml:space="preserve"> can be easily adapted to investigate the protective and therapeutic effects of isocaloric IF against other conditions, such as cardiovascular and neurological diseases. </w:t>
      </w:r>
    </w:p>
    <w:p w14:paraId="78728D18" w14:textId="706614AE" w:rsidR="00014314" w:rsidRPr="001B1519" w:rsidRDefault="00014314" w:rsidP="00F8079A">
      <w:pPr>
        <w:contextualSpacing/>
        <w:jc w:val="left"/>
        <w:rPr>
          <w:rFonts w:asciiTheme="minorHAnsi" w:hAnsiTheme="minorHAnsi" w:cstheme="minorHAnsi"/>
          <w:color w:val="auto"/>
        </w:rPr>
      </w:pPr>
    </w:p>
    <w:p w14:paraId="1734505F" w14:textId="56D44E73" w:rsidR="00AA03DF" w:rsidRPr="001B1519" w:rsidRDefault="00AA03DF" w:rsidP="00F8079A">
      <w:pPr>
        <w:pStyle w:val="NormalWeb"/>
        <w:spacing w:before="0" w:beforeAutospacing="0" w:after="0" w:afterAutospacing="0"/>
        <w:contextualSpacing/>
        <w:jc w:val="left"/>
        <w:rPr>
          <w:rFonts w:asciiTheme="minorHAnsi" w:hAnsiTheme="minorHAnsi" w:cstheme="minorHAnsi"/>
          <w:color w:val="808080"/>
        </w:rPr>
      </w:pPr>
      <w:r w:rsidRPr="001B1519">
        <w:rPr>
          <w:rFonts w:asciiTheme="minorHAnsi" w:hAnsiTheme="minorHAnsi" w:cstheme="minorHAnsi"/>
          <w:b/>
          <w:bCs/>
        </w:rPr>
        <w:t xml:space="preserve">ACKNOWLEDGMENTS:  </w:t>
      </w:r>
    </w:p>
    <w:p w14:paraId="772D496F" w14:textId="77777777" w:rsidR="00DA5473" w:rsidRPr="00783496" w:rsidRDefault="00DA5473" w:rsidP="00F8079A">
      <w:pPr>
        <w:contextualSpacing/>
        <w:jc w:val="left"/>
      </w:pPr>
      <w:r w:rsidRPr="00783496">
        <w:t xml:space="preserve">K.-H.K was supported by the Heart and Stroke Foundation of Canada Grant-in-Aid (G-18-0022213), J. P. </w:t>
      </w:r>
      <w:proofErr w:type="spellStart"/>
      <w:r w:rsidRPr="00783496">
        <w:t>Bickell</w:t>
      </w:r>
      <w:proofErr w:type="spellEnd"/>
      <w:r w:rsidRPr="00783496">
        <w:t xml:space="preserve"> Foundation and the University of Ottawa Heart Institute Start-up fund; H.-K.S. was supported by grants from the Canadian Institutes of Health Research (PJT-162083)</w:t>
      </w:r>
      <w:r>
        <w:t>, Reuben and Helene Dennis Scholar and Sun Life Financial New Investigator Award for Diabetes Research from</w:t>
      </w:r>
      <w:r w:rsidRPr="00783496">
        <w:t xml:space="preserve"> Banting &amp; Best Diabetes Centre (BBDC)</w:t>
      </w:r>
      <w:r>
        <w:t xml:space="preserve"> and </w:t>
      </w:r>
      <w:r w:rsidRPr="00511916">
        <w:t>Natural Sciences and Engineering Research Council (NSERC) of Canada</w:t>
      </w:r>
      <w:r>
        <w:t xml:space="preserve"> (RGPIN-2016-06610)</w:t>
      </w:r>
      <w:r w:rsidRPr="00783496">
        <w:t xml:space="preserve">. R.Y.K. </w:t>
      </w:r>
      <w:r>
        <w:t>wa</w:t>
      </w:r>
      <w:r w:rsidRPr="00783496">
        <w:t xml:space="preserve">s supported by a fellowship from the University of Ottawa Cardiology Research Endowment Fund. J.H.L. </w:t>
      </w:r>
      <w:r>
        <w:t>was</w:t>
      </w:r>
      <w:r w:rsidRPr="00783496">
        <w:t xml:space="preserve"> supported by the NSERC Doctoral Scholarship</w:t>
      </w:r>
      <w:r>
        <w:t xml:space="preserve"> and Ontario Graduate Scholarship</w:t>
      </w:r>
      <w:r w:rsidRPr="00783496">
        <w:t>.</w:t>
      </w:r>
    </w:p>
    <w:p w14:paraId="2D96E92E" w14:textId="72F287DC" w:rsidR="00AA03DF" w:rsidRPr="001B1519" w:rsidRDefault="00AA03DF" w:rsidP="00F8079A">
      <w:pPr>
        <w:contextualSpacing/>
        <w:jc w:val="left"/>
        <w:rPr>
          <w:rFonts w:asciiTheme="minorHAnsi" w:hAnsiTheme="minorHAnsi" w:cstheme="minorHAnsi"/>
          <w:b/>
          <w:bCs/>
        </w:rPr>
      </w:pPr>
    </w:p>
    <w:p w14:paraId="5D52ED8B" w14:textId="5AC3D27C" w:rsidR="00AA03DF" w:rsidRPr="001B1519" w:rsidRDefault="00AA03DF" w:rsidP="00F8079A">
      <w:pPr>
        <w:pStyle w:val="NormalWeb"/>
        <w:spacing w:before="0" w:beforeAutospacing="0" w:after="0" w:afterAutospacing="0"/>
        <w:contextualSpacing/>
        <w:jc w:val="left"/>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591D2A50" w14:textId="77777777" w:rsidR="00783496" w:rsidRPr="00783496" w:rsidRDefault="00783496" w:rsidP="00F8079A">
      <w:pPr>
        <w:contextualSpacing/>
        <w:jc w:val="left"/>
      </w:pPr>
      <w:r w:rsidRPr="00783496">
        <w:t>The authors have nothing to disclose.</w:t>
      </w:r>
    </w:p>
    <w:p w14:paraId="0AEBA25C" w14:textId="77777777" w:rsidR="00B1254A" w:rsidRPr="001B1519" w:rsidRDefault="00B1254A" w:rsidP="00F8079A">
      <w:pPr>
        <w:contextualSpacing/>
        <w:jc w:val="left"/>
        <w:rPr>
          <w:rFonts w:asciiTheme="minorHAnsi" w:hAnsiTheme="minorHAnsi" w:cstheme="minorHAnsi"/>
          <w:color w:val="auto"/>
        </w:rPr>
      </w:pPr>
    </w:p>
    <w:p w14:paraId="315B4FAD" w14:textId="11C5A019" w:rsidR="00B32616" w:rsidRPr="001B1519" w:rsidRDefault="009726EE" w:rsidP="00F8079A">
      <w:pPr>
        <w:contextualSpacing/>
        <w:jc w:val="left"/>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F043A63" w14:textId="126886D1" w:rsidR="00541C01" w:rsidRPr="00541C01" w:rsidRDefault="00D753BE" w:rsidP="00F8079A">
      <w:pPr>
        <w:pStyle w:val="EndNoteBibliography"/>
        <w:ind w:left="720" w:hanging="720"/>
        <w:jc w:val="left"/>
        <w:rPr>
          <w:noProof/>
        </w:rPr>
      </w:pPr>
      <w:r>
        <w:rPr>
          <w:rFonts w:asciiTheme="minorHAnsi" w:hAnsiTheme="minorHAnsi" w:cstheme="minorHAnsi"/>
          <w:color w:val="808080" w:themeColor="background1" w:themeShade="80"/>
        </w:rPr>
        <w:lastRenderedPageBreak/>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541C01" w:rsidRPr="00541C01">
        <w:rPr>
          <w:noProof/>
        </w:rPr>
        <w:t>1</w:t>
      </w:r>
      <w:r w:rsidR="00541C01" w:rsidRPr="00541C01">
        <w:rPr>
          <w:noProof/>
        </w:rPr>
        <w:tab/>
        <w:t>Gill, S.</w:t>
      </w:r>
      <w:r w:rsidR="00123AE2">
        <w:rPr>
          <w:noProof/>
        </w:rPr>
        <w:t>,</w:t>
      </w:r>
      <w:r w:rsidR="00541C01" w:rsidRPr="00541C01">
        <w:rPr>
          <w:noProof/>
        </w:rPr>
        <w:t xml:space="preserve"> Panda, S. A Smartphone App Reveals Erratic Diurnal Eating Patterns in Humans that Can Be Modulated for Health Benefits. </w:t>
      </w:r>
      <w:r w:rsidR="00541C01" w:rsidRPr="00541C01">
        <w:rPr>
          <w:i/>
          <w:noProof/>
        </w:rPr>
        <w:t>Cell Metabolism.</w:t>
      </w:r>
      <w:r w:rsidR="00541C01" w:rsidRPr="00541C01">
        <w:rPr>
          <w:noProof/>
        </w:rPr>
        <w:t xml:space="preserve"> </w:t>
      </w:r>
      <w:r w:rsidR="00541C01" w:rsidRPr="00541C01">
        <w:rPr>
          <w:b/>
          <w:noProof/>
        </w:rPr>
        <w:t>22</w:t>
      </w:r>
      <w:r w:rsidR="00541C01" w:rsidRPr="00541C01">
        <w:rPr>
          <w:noProof/>
        </w:rPr>
        <w:t xml:space="preserve"> (5), 789-798 (2015).</w:t>
      </w:r>
    </w:p>
    <w:p w14:paraId="760B00DB" w14:textId="1FD3BA2E" w:rsidR="00541C01" w:rsidRPr="00541C01" w:rsidRDefault="00541C01" w:rsidP="00F8079A">
      <w:pPr>
        <w:pStyle w:val="EndNoteBibliography"/>
        <w:ind w:left="720" w:hanging="720"/>
        <w:jc w:val="left"/>
        <w:rPr>
          <w:noProof/>
        </w:rPr>
      </w:pPr>
      <w:r w:rsidRPr="00541C01">
        <w:rPr>
          <w:noProof/>
        </w:rPr>
        <w:t>2</w:t>
      </w:r>
      <w:r w:rsidRPr="00541C01">
        <w:rPr>
          <w:noProof/>
        </w:rPr>
        <w:tab/>
        <w:t>Longo, V. D.</w:t>
      </w:r>
      <w:r w:rsidR="00123AE2">
        <w:rPr>
          <w:noProof/>
        </w:rPr>
        <w:t>,</w:t>
      </w:r>
      <w:r w:rsidRPr="00541C01">
        <w:rPr>
          <w:noProof/>
        </w:rPr>
        <w:t xml:space="preserve"> Panda, S. Fasting, Circadian Rhythms, and Time-Restricted Feeding in Healthy Lifespan. </w:t>
      </w:r>
      <w:r w:rsidRPr="00541C01">
        <w:rPr>
          <w:i/>
          <w:noProof/>
        </w:rPr>
        <w:t>Cell Metabolism.</w:t>
      </w:r>
      <w:r w:rsidRPr="00541C01">
        <w:rPr>
          <w:noProof/>
        </w:rPr>
        <w:t xml:space="preserve"> </w:t>
      </w:r>
      <w:r w:rsidRPr="00541C01">
        <w:rPr>
          <w:b/>
          <w:noProof/>
        </w:rPr>
        <w:t>23</w:t>
      </w:r>
      <w:r w:rsidRPr="00541C01">
        <w:rPr>
          <w:noProof/>
        </w:rPr>
        <w:t xml:space="preserve"> (6), 1048-1059 (2016).</w:t>
      </w:r>
    </w:p>
    <w:p w14:paraId="155858F0" w14:textId="72396C97" w:rsidR="00541C01" w:rsidRPr="00541C01" w:rsidRDefault="00541C01" w:rsidP="00F8079A">
      <w:pPr>
        <w:pStyle w:val="EndNoteBibliography"/>
        <w:ind w:left="720" w:hanging="720"/>
        <w:jc w:val="left"/>
        <w:rPr>
          <w:noProof/>
        </w:rPr>
      </w:pPr>
      <w:r w:rsidRPr="00541C01">
        <w:rPr>
          <w:noProof/>
        </w:rPr>
        <w:t>3</w:t>
      </w:r>
      <w:r w:rsidRPr="00541C01">
        <w:rPr>
          <w:noProof/>
        </w:rPr>
        <w:tab/>
        <w:t>Longo, V. D.</w:t>
      </w:r>
      <w:r w:rsidR="00123AE2">
        <w:rPr>
          <w:noProof/>
        </w:rPr>
        <w:t>,</w:t>
      </w:r>
      <w:r w:rsidRPr="00541C01">
        <w:rPr>
          <w:noProof/>
        </w:rPr>
        <w:t xml:space="preserve"> Mattson, M. P. Fasting: molecular mechanisms and clinical applications. </w:t>
      </w:r>
      <w:r w:rsidRPr="00541C01">
        <w:rPr>
          <w:i/>
          <w:noProof/>
        </w:rPr>
        <w:t>Cell Metabolism.</w:t>
      </w:r>
      <w:r w:rsidRPr="00541C01">
        <w:rPr>
          <w:noProof/>
        </w:rPr>
        <w:t xml:space="preserve"> </w:t>
      </w:r>
      <w:r w:rsidRPr="00541C01">
        <w:rPr>
          <w:b/>
          <w:noProof/>
        </w:rPr>
        <w:t>19</w:t>
      </w:r>
      <w:r w:rsidRPr="00541C01">
        <w:rPr>
          <w:noProof/>
        </w:rPr>
        <w:t xml:space="preserve"> (2), 181-192</w:t>
      </w:r>
      <w:r w:rsidR="00123AE2">
        <w:rPr>
          <w:noProof/>
        </w:rPr>
        <w:t xml:space="preserve"> </w:t>
      </w:r>
      <w:r w:rsidRPr="00541C01">
        <w:rPr>
          <w:noProof/>
        </w:rPr>
        <w:t>(2014).</w:t>
      </w:r>
    </w:p>
    <w:p w14:paraId="3547C2EA" w14:textId="2007DEC9" w:rsidR="00541C01" w:rsidRPr="00541C01" w:rsidRDefault="00541C01" w:rsidP="00F8079A">
      <w:pPr>
        <w:pStyle w:val="EndNoteBibliography"/>
        <w:ind w:left="720" w:hanging="720"/>
        <w:jc w:val="left"/>
        <w:rPr>
          <w:noProof/>
        </w:rPr>
      </w:pPr>
      <w:r w:rsidRPr="00541C01">
        <w:rPr>
          <w:noProof/>
        </w:rPr>
        <w:t>4</w:t>
      </w:r>
      <w:r w:rsidRPr="00541C01">
        <w:rPr>
          <w:noProof/>
        </w:rPr>
        <w:tab/>
        <w:t>Patterson, R. E.</w:t>
      </w:r>
      <w:r w:rsidRPr="00541C01">
        <w:rPr>
          <w:i/>
          <w:noProof/>
        </w:rPr>
        <w:t xml:space="preserve"> et al.</w:t>
      </w:r>
      <w:r w:rsidRPr="00541C01">
        <w:rPr>
          <w:noProof/>
        </w:rPr>
        <w:t xml:space="preserve"> Intermittent Fasting and Human Metabolic Health. </w:t>
      </w:r>
      <w:r w:rsidRPr="00541C01">
        <w:rPr>
          <w:i/>
          <w:noProof/>
        </w:rPr>
        <w:t>Journal of the Academy of Nutrition and Dietetics.</w:t>
      </w:r>
      <w:r w:rsidRPr="00541C01">
        <w:rPr>
          <w:noProof/>
        </w:rPr>
        <w:t xml:space="preserve"> </w:t>
      </w:r>
      <w:r w:rsidRPr="00541C01">
        <w:rPr>
          <w:b/>
          <w:noProof/>
        </w:rPr>
        <w:t>115</w:t>
      </w:r>
      <w:r w:rsidRPr="00541C01">
        <w:rPr>
          <w:noProof/>
        </w:rPr>
        <w:t xml:space="preserve"> (8), 1203-1212 (2015).</w:t>
      </w:r>
    </w:p>
    <w:p w14:paraId="24531C7B" w14:textId="6BBF73E0" w:rsidR="00541C01" w:rsidRPr="00541C01" w:rsidRDefault="00541C01" w:rsidP="00F8079A">
      <w:pPr>
        <w:pStyle w:val="EndNoteBibliography"/>
        <w:ind w:left="720" w:hanging="720"/>
        <w:jc w:val="left"/>
        <w:rPr>
          <w:noProof/>
        </w:rPr>
      </w:pPr>
      <w:r w:rsidRPr="00541C01">
        <w:rPr>
          <w:noProof/>
        </w:rPr>
        <w:t>5</w:t>
      </w:r>
      <w:r w:rsidRPr="00541C01">
        <w:rPr>
          <w:noProof/>
        </w:rPr>
        <w:tab/>
        <w:t>Fontana, L.</w:t>
      </w:r>
      <w:r w:rsidR="00123AE2">
        <w:rPr>
          <w:noProof/>
        </w:rPr>
        <w:t>,</w:t>
      </w:r>
      <w:r w:rsidRPr="00541C01">
        <w:rPr>
          <w:noProof/>
        </w:rPr>
        <w:t xml:space="preserve"> Partridge, L. Promoting health and longevity through diet: from model organisms to humans. </w:t>
      </w:r>
      <w:r w:rsidRPr="00541C01">
        <w:rPr>
          <w:i/>
          <w:noProof/>
        </w:rPr>
        <w:t>Cell.</w:t>
      </w:r>
      <w:r w:rsidRPr="00541C01">
        <w:rPr>
          <w:noProof/>
        </w:rPr>
        <w:t xml:space="preserve"> </w:t>
      </w:r>
      <w:r w:rsidRPr="00541C01">
        <w:rPr>
          <w:b/>
          <w:noProof/>
        </w:rPr>
        <w:t>161</w:t>
      </w:r>
      <w:r w:rsidRPr="00541C01">
        <w:rPr>
          <w:noProof/>
        </w:rPr>
        <w:t xml:space="preserve"> (1), 106-118 (2015).</w:t>
      </w:r>
    </w:p>
    <w:p w14:paraId="02220292" w14:textId="2ACD4D57" w:rsidR="00541C01" w:rsidRPr="00541C01" w:rsidRDefault="00541C01" w:rsidP="00F8079A">
      <w:pPr>
        <w:pStyle w:val="EndNoteBibliography"/>
        <w:ind w:left="720" w:hanging="720"/>
        <w:jc w:val="left"/>
        <w:rPr>
          <w:noProof/>
        </w:rPr>
      </w:pPr>
      <w:r w:rsidRPr="00541C01">
        <w:rPr>
          <w:noProof/>
        </w:rPr>
        <w:t>6</w:t>
      </w:r>
      <w:r w:rsidRPr="00541C01">
        <w:rPr>
          <w:noProof/>
        </w:rPr>
        <w:tab/>
        <w:t>Boutant, M.</w:t>
      </w:r>
      <w:r w:rsidRPr="00541C01">
        <w:rPr>
          <w:i/>
          <w:noProof/>
        </w:rPr>
        <w:t xml:space="preserve"> et al.</w:t>
      </w:r>
      <w:r w:rsidRPr="00541C01">
        <w:rPr>
          <w:noProof/>
        </w:rPr>
        <w:t xml:space="preserve"> SIRT1 Gain of Function Does Not Mimic or Enhance the Adaptations to Intermittent Fasting. </w:t>
      </w:r>
      <w:r w:rsidRPr="00541C01">
        <w:rPr>
          <w:i/>
          <w:noProof/>
        </w:rPr>
        <w:t>Cell Reports.</w:t>
      </w:r>
      <w:r w:rsidRPr="00541C01">
        <w:rPr>
          <w:noProof/>
        </w:rPr>
        <w:t xml:space="preserve"> </w:t>
      </w:r>
      <w:r w:rsidRPr="00541C01">
        <w:rPr>
          <w:b/>
          <w:noProof/>
        </w:rPr>
        <w:t>14</w:t>
      </w:r>
      <w:r w:rsidRPr="00541C01">
        <w:rPr>
          <w:noProof/>
        </w:rPr>
        <w:t xml:space="preserve"> (9), 2068-2075 (2016).</w:t>
      </w:r>
    </w:p>
    <w:p w14:paraId="4A259CF9" w14:textId="211CCAEA" w:rsidR="00541C01" w:rsidRPr="00541C01" w:rsidRDefault="00541C01" w:rsidP="00F8079A">
      <w:pPr>
        <w:pStyle w:val="EndNoteBibliography"/>
        <w:ind w:left="720" w:hanging="720"/>
        <w:jc w:val="left"/>
        <w:rPr>
          <w:noProof/>
        </w:rPr>
      </w:pPr>
      <w:r w:rsidRPr="00541C01">
        <w:rPr>
          <w:noProof/>
        </w:rPr>
        <w:t>7</w:t>
      </w:r>
      <w:r w:rsidRPr="00541C01">
        <w:rPr>
          <w:noProof/>
        </w:rPr>
        <w:tab/>
        <w:t>Gotthardt, J. D.</w:t>
      </w:r>
      <w:r w:rsidRPr="00541C01">
        <w:rPr>
          <w:i/>
          <w:noProof/>
        </w:rPr>
        <w:t xml:space="preserve"> et al.</w:t>
      </w:r>
      <w:r w:rsidRPr="00541C01">
        <w:rPr>
          <w:noProof/>
        </w:rPr>
        <w:t xml:space="preserve"> Intermittent Fasting Promotes Fat Loss With Lean Mass Retention, Increased Hypothalamic Norepinephrine Content, and Increased Neuropeptide Y Gene Expression in Diet-Induced Obese Male Mice. </w:t>
      </w:r>
      <w:r w:rsidRPr="00541C01">
        <w:rPr>
          <w:i/>
          <w:noProof/>
        </w:rPr>
        <w:t>Endocrinology.</w:t>
      </w:r>
      <w:r w:rsidRPr="00541C01">
        <w:rPr>
          <w:noProof/>
        </w:rPr>
        <w:t xml:space="preserve"> </w:t>
      </w:r>
      <w:r w:rsidRPr="00541C01">
        <w:rPr>
          <w:b/>
          <w:noProof/>
        </w:rPr>
        <w:t>157</w:t>
      </w:r>
      <w:r w:rsidRPr="00541C01">
        <w:rPr>
          <w:noProof/>
        </w:rPr>
        <w:t xml:space="preserve"> (2), 679-691 (2016).</w:t>
      </w:r>
    </w:p>
    <w:p w14:paraId="2CA2CD71" w14:textId="68A13159" w:rsidR="00541C01" w:rsidRPr="00541C01" w:rsidRDefault="00541C01" w:rsidP="00F8079A">
      <w:pPr>
        <w:pStyle w:val="EndNoteBibliography"/>
        <w:ind w:left="720" w:hanging="720"/>
        <w:jc w:val="left"/>
        <w:rPr>
          <w:noProof/>
        </w:rPr>
      </w:pPr>
      <w:r w:rsidRPr="00541C01">
        <w:rPr>
          <w:noProof/>
        </w:rPr>
        <w:t>8</w:t>
      </w:r>
      <w:r w:rsidRPr="00541C01">
        <w:rPr>
          <w:noProof/>
        </w:rPr>
        <w:tab/>
        <w:t>Kim, K. H.</w:t>
      </w:r>
      <w:r w:rsidRPr="00541C01">
        <w:rPr>
          <w:i/>
          <w:noProof/>
        </w:rPr>
        <w:t xml:space="preserve"> et al.</w:t>
      </w:r>
      <w:r w:rsidRPr="00541C01">
        <w:rPr>
          <w:noProof/>
        </w:rPr>
        <w:t xml:space="preserve"> Intermittent fasting promotes adipose thermogenesis and metabolic homeostasis via VEGF-mediated alternative activation of macrophage. </w:t>
      </w:r>
      <w:r w:rsidRPr="00541C01">
        <w:rPr>
          <w:i/>
          <w:noProof/>
        </w:rPr>
        <w:t>Cell Research.</w:t>
      </w:r>
      <w:r w:rsidRPr="00541C01">
        <w:rPr>
          <w:noProof/>
        </w:rPr>
        <w:t xml:space="preserve"> </w:t>
      </w:r>
      <w:r w:rsidRPr="00541C01">
        <w:rPr>
          <w:b/>
          <w:noProof/>
        </w:rPr>
        <w:t>27</w:t>
      </w:r>
      <w:r w:rsidRPr="00541C01">
        <w:rPr>
          <w:noProof/>
        </w:rPr>
        <w:t xml:space="preserve"> (11), 1309-1326 (2017).</w:t>
      </w:r>
    </w:p>
    <w:p w14:paraId="0D0585BC" w14:textId="0E2B4A62" w:rsidR="00541C01" w:rsidRPr="00541C01" w:rsidRDefault="00541C01" w:rsidP="00F8079A">
      <w:pPr>
        <w:pStyle w:val="EndNoteBibliography"/>
        <w:ind w:left="720" w:hanging="720"/>
        <w:jc w:val="left"/>
        <w:rPr>
          <w:noProof/>
        </w:rPr>
      </w:pPr>
      <w:r w:rsidRPr="00541C01">
        <w:rPr>
          <w:noProof/>
        </w:rPr>
        <w:t>9</w:t>
      </w:r>
      <w:r w:rsidRPr="00541C01">
        <w:rPr>
          <w:noProof/>
        </w:rPr>
        <w:tab/>
        <w:t>Lancaster, G. I.</w:t>
      </w:r>
      <w:r w:rsidR="00123AE2">
        <w:rPr>
          <w:noProof/>
        </w:rPr>
        <w:t>,</w:t>
      </w:r>
      <w:r w:rsidRPr="00541C01">
        <w:rPr>
          <w:noProof/>
        </w:rPr>
        <w:t xml:space="preserve"> Henstridge, D. C. Body Composition and Metabolic Caging Analysis in High Fat Fed Mice. </w:t>
      </w:r>
      <w:r w:rsidRPr="00541C01">
        <w:rPr>
          <w:i/>
          <w:noProof/>
        </w:rPr>
        <w:t>Journal of Visualized Experiments.</w:t>
      </w:r>
      <w:r w:rsidRPr="00541C01">
        <w:rPr>
          <w:noProof/>
        </w:rPr>
        <w:t xml:space="preserve"> 10.3791/57280 (135) (2018).</w:t>
      </w:r>
    </w:p>
    <w:p w14:paraId="0A5D1DA5" w14:textId="2DD1496D" w:rsidR="00541C01" w:rsidRPr="00541C01" w:rsidRDefault="00541C01" w:rsidP="00F8079A">
      <w:pPr>
        <w:pStyle w:val="EndNoteBibliography"/>
        <w:ind w:left="720" w:hanging="720"/>
        <w:jc w:val="left"/>
        <w:rPr>
          <w:noProof/>
        </w:rPr>
      </w:pPr>
      <w:r w:rsidRPr="00541C01">
        <w:rPr>
          <w:noProof/>
        </w:rPr>
        <w:t>10</w:t>
      </w:r>
      <w:r w:rsidRPr="00541C01">
        <w:rPr>
          <w:noProof/>
        </w:rPr>
        <w:tab/>
        <w:t>Ayala, J. E.</w:t>
      </w:r>
      <w:r w:rsidRPr="00541C01">
        <w:rPr>
          <w:i/>
          <w:noProof/>
        </w:rPr>
        <w:t xml:space="preserve"> et al.</w:t>
      </w:r>
      <w:r w:rsidRPr="00541C01">
        <w:rPr>
          <w:noProof/>
        </w:rPr>
        <w:t xml:space="preserve"> Standard operating procedures for describing and performing metabolic tests of glucose homeostasis in mice. </w:t>
      </w:r>
      <w:r w:rsidRPr="00541C01">
        <w:rPr>
          <w:i/>
          <w:noProof/>
        </w:rPr>
        <w:t>Disease Models &amp; Mechanisms.</w:t>
      </w:r>
      <w:r w:rsidRPr="00541C01">
        <w:rPr>
          <w:noProof/>
        </w:rPr>
        <w:t xml:space="preserve"> </w:t>
      </w:r>
      <w:r w:rsidRPr="00541C01">
        <w:rPr>
          <w:b/>
          <w:noProof/>
        </w:rPr>
        <w:t>3</w:t>
      </w:r>
      <w:r w:rsidRPr="00541C01">
        <w:rPr>
          <w:noProof/>
        </w:rPr>
        <w:t xml:space="preserve"> (9-10), 525-534 (2010).</w:t>
      </w:r>
    </w:p>
    <w:p w14:paraId="27C9ED69" w14:textId="39038B3C" w:rsidR="00541C01" w:rsidRPr="00541C01" w:rsidRDefault="00541C01" w:rsidP="00F8079A">
      <w:pPr>
        <w:pStyle w:val="EndNoteBibliography"/>
        <w:ind w:left="720" w:hanging="720"/>
        <w:jc w:val="left"/>
        <w:rPr>
          <w:noProof/>
        </w:rPr>
      </w:pPr>
      <w:r w:rsidRPr="00541C01">
        <w:rPr>
          <w:noProof/>
        </w:rPr>
        <w:t>11</w:t>
      </w:r>
      <w:r w:rsidRPr="00541C01">
        <w:rPr>
          <w:noProof/>
        </w:rPr>
        <w:tab/>
        <w:t>Heijboer, A. C.</w:t>
      </w:r>
      <w:r w:rsidRPr="00541C01">
        <w:rPr>
          <w:i/>
          <w:noProof/>
        </w:rPr>
        <w:t xml:space="preserve"> et al.</w:t>
      </w:r>
      <w:r w:rsidRPr="00541C01">
        <w:rPr>
          <w:noProof/>
        </w:rPr>
        <w:t xml:space="preserve"> Sixteen </w:t>
      </w:r>
      <w:r w:rsidR="001B1915">
        <w:rPr>
          <w:noProof/>
        </w:rPr>
        <w:t>h</w:t>
      </w:r>
      <w:r w:rsidRPr="00541C01">
        <w:rPr>
          <w:noProof/>
        </w:rPr>
        <w:t xml:space="preserve"> of fasting differentially affects hepatic and muscle insulin sensitivity in mice. </w:t>
      </w:r>
      <w:r w:rsidRPr="00541C01">
        <w:rPr>
          <w:i/>
          <w:noProof/>
        </w:rPr>
        <w:t>Journal of Lipid Research.</w:t>
      </w:r>
      <w:r w:rsidRPr="00541C01">
        <w:rPr>
          <w:noProof/>
        </w:rPr>
        <w:t xml:space="preserve"> </w:t>
      </w:r>
      <w:r w:rsidRPr="00541C01">
        <w:rPr>
          <w:b/>
          <w:noProof/>
        </w:rPr>
        <w:t>46</w:t>
      </w:r>
      <w:r w:rsidRPr="00541C01">
        <w:rPr>
          <w:noProof/>
        </w:rPr>
        <w:t xml:space="preserve"> (3), 582-588 (2005).</w:t>
      </w:r>
    </w:p>
    <w:p w14:paraId="0C40D541" w14:textId="47E98B6D" w:rsidR="00541C01" w:rsidRPr="00541C01" w:rsidRDefault="00541C01" w:rsidP="00F8079A">
      <w:pPr>
        <w:pStyle w:val="EndNoteBibliography"/>
        <w:ind w:left="720" w:hanging="720"/>
        <w:jc w:val="left"/>
        <w:rPr>
          <w:noProof/>
        </w:rPr>
      </w:pPr>
      <w:r w:rsidRPr="00541C01">
        <w:rPr>
          <w:noProof/>
        </w:rPr>
        <w:t>12</w:t>
      </w:r>
      <w:r w:rsidRPr="00541C01">
        <w:rPr>
          <w:noProof/>
        </w:rPr>
        <w:tab/>
        <w:t>McGuinness, O. P., Ayala, J. E., Laughlin, M. R.</w:t>
      </w:r>
      <w:r w:rsidR="00123AE2">
        <w:rPr>
          <w:noProof/>
        </w:rPr>
        <w:t>,</w:t>
      </w:r>
      <w:r w:rsidRPr="00541C01">
        <w:rPr>
          <w:noProof/>
        </w:rPr>
        <w:t xml:space="preserve"> Wasserman, D. H. NIH experiment in centralized mouse phenotyping: the Vanderbilt experience and recommendations for evaluating glucose homeostasis in the mouse. </w:t>
      </w:r>
      <w:r w:rsidRPr="00541C01">
        <w:rPr>
          <w:i/>
          <w:noProof/>
        </w:rPr>
        <w:t>American Journal of Physiology: Endocrinology and Metabolism.</w:t>
      </w:r>
      <w:r w:rsidRPr="00541C01">
        <w:rPr>
          <w:noProof/>
        </w:rPr>
        <w:t xml:space="preserve"> </w:t>
      </w:r>
      <w:r w:rsidRPr="00541C01">
        <w:rPr>
          <w:b/>
          <w:noProof/>
        </w:rPr>
        <w:t>297</w:t>
      </w:r>
      <w:r w:rsidRPr="00541C01">
        <w:rPr>
          <w:noProof/>
        </w:rPr>
        <w:t xml:space="preserve"> (4), E849-855 (2009).</w:t>
      </w:r>
    </w:p>
    <w:p w14:paraId="011CB98E" w14:textId="637A9028" w:rsidR="00541C01" w:rsidRPr="00541C01" w:rsidRDefault="00541C01" w:rsidP="00F8079A">
      <w:pPr>
        <w:pStyle w:val="EndNoteBibliography"/>
        <w:ind w:left="720" w:hanging="720"/>
        <w:jc w:val="left"/>
        <w:rPr>
          <w:noProof/>
        </w:rPr>
      </w:pPr>
      <w:r w:rsidRPr="00541C01">
        <w:rPr>
          <w:noProof/>
        </w:rPr>
        <w:t>13</w:t>
      </w:r>
      <w:r w:rsidRPr="00541C01">
        <w:rPr>
          <w:noProof/>
        </w:rPr>
        <w:tab/>
        <w:t>Jorgensen, M. S., Tornqvist, K. S.</w:t>
      </w:r>
      <w:r w:rsidR="00123AE2">
        <w:rPr>
          <w:noProof/>
        </w:rPr>
        <w:t>,</w:t>
      </w:r>
      <w:r w:rsidRPr="00541C01">
        <w:rPr>
          <w:noProof/>
        </w:rPr>
        <w:t xml:space="preserve"> Hvid, H. Calculation of Glucose Dose for Intraperitoneal Glucose Tolerance Tests in Lean and Obese Mice. </w:t>
      </w:r>
      <w:r w:rsidRPr="00541C01">
        <w:rPr>
          <w:i/>
          <w:noProof/>
        </w:rPr>
        <w:t>Journal of the American Association for Laboratory Animal Science.</w:t>
      </w:r>
      <w:r w:rsidRPr="00541C01">
        <w:rPr>
          <w:noProof/>
        </w:rPr>
        <w:t xml:space="preserve"> </w:t>
      </w:r>
      <w:r w:rsidRPr="00541C01">
        <w:rPr>
          <w:b/>
          <w:noProof/>
        </w:rPr>
        <w:t>56</w:t>
      </w:r>
      <w:r w:rsidRPr="00541C01">
        <w:rPr>
          <w:noProof/>
        </w:rPr>
        <w:t xml:space="preserve"> (1), 95-97 (2017).</w:t>
      </w:r>
    </w:p>
    <w:p w14:paraId="3A4AABE6" w14:textId="6FF93195" w:rsidR="00541C01" w:rsidRPr="00541C01" w:rsidRDefault="00541C01" w:rsidP="00F8079A">
      <w:pPr>
        <w:pStyle w:val="EndNoteBibliography"/>
        <w:ind w:left="720" w:hanging="720"/>
        <w:jc w:val="left"/>
        <w:rPr>
          <w:noProof/>
        </w:rPr>
      </w:pPr>
      <w:r w:rsidRPr="00541C01">
        <w:rPr>
          <w:noProof/>
        </w:rPr>
        <w:t>14</w:t>
      </w:r>
      <w:r w:rsidRPr="00541C01">
        <w:rPr>
          <w:noProof/>
        </w:rPr>
        <w:tab/>
        <w:t>Nagy, C.</w:t>
      </w:r>
      <w:r w:rsidR="00123AE2">
        <w:rPr>
          <w:noProof/>
        </w:rPr>
        <w:t>,</w:t>
      </w:r>
      <w:r w:rsidRPr="00541C01">
        <w:rPr>
          <w:noProof/>
        </w:rPr>
        <w:t xml:space="preserve"> Einwallner, E. Study of In Vivo Glucose Metabolism in High-fat Diet-fed Mice Using Oral Glucose Tolerance Test (OGTT) and Insulin Tolerance Test (ITT). </w:t>
      </w:r>
      <w:r w:rsidRPr="00541C01">
        <w:rPr>
          <w:i/>
          <w:noProof/>
        </w:rPr>
        <w:t>Journal of Visualized Experiments.</w:t>
      </w:r>
      <w:r w:rsidRPr="00541C01">
        <w:rPr>
          <w:noProof/>
        </w:rPr>
        <w:t xml:space="preserve"> 10.3791/56672 (131), (2018).</w:t>
      </w:r>
    </w:p>
    <w:p w14:paraId="133A68D5" w14:textId="45F02647" w:rsidR="00541C01" w:rsidRPr="00541C01" w:rsidRDefault="00541C01" w:rsidP="00F8079A">
      <w:pPr>
        <w:pStyle w:val="EndNoteBibliography"/>
        <w:ind w:left="720" w:hanging="720"/>
        <w:jc w:val="left"/>
        <w:rPr>
          <w:noProof/>
        </w:rPr>
      </w:pPr>
      <w:r w:rsidRPr="00541C01">
        <w:rPr>
          <w:noProof/>
        </w:rPr>
        <w:t>15</w:t>
      </w:r>
      <w:r w:rsidRPr="00541C01">
        <w:rPr>
          <w:noProof/>
        </w:rPr>
        <w:tab/>
        <w:t>Kim, Y. H.</w:t>
      </w:r>
      <w:r w:rsidRPr="00541C01">
        <w:rPr>
          <w:i/>
          <w:noProof/>
        </w:rPr>
        <w:t xml:space="preserve"> et al.</w:t>
      </w:r>
      <w:r w:rsidRPr="00541C01">
        <w:rPr>
          <w:noProof/>
        </w:rPr>
        <w:t xml:space="preserve"> Thermogenesis-independent metabolic benefits conferred by isocaloric intermittent fasting in ob/ob mice. </w:t>
      </w:r>
      <w:r w:rsidRPr="00541C01">
        <w:rPr>
          <w:i/>
          <w:noProof/>
        </w:rPr>
        <w:t>Scientific Reports.</w:t>
      </w:r>
      <w:r w:rsidRPr="00541C01">
        <w:rPr>
          <w:noProof/>
        </w:rPr>
        <w:t xml:space="preserve"> </w:t>
      </w:r>
      <w:r w:rsidRPr="00541C01">
        <w:rPr>
          <w:b/>
          <w:noProof/>
        </w:rPr>
        <w:t>9</w:t>
      </w:r>
      <w:r w:rsidRPr="00541C01">
        <w:rPr>
          <w:noProof/>
        </w:rPr>
        <w:t xml:space="preserve"> (1), 2479 (2019).</w:t>
      </w:r>
    </w:p>
    <w:p w14:paraId="6991B032" w14:textId="28F94318" w:rsidR="00541C01" w:rsidRPr="00541C01" w:rsidRDefault="00541C01" w:rsidP="00F8079A">
      <w:pPr>
        <w:pStyle w:val="EndNoteBibliography"/>
        <w:ind w:left="720" w:hanging="720"/>
        <w:jc w:val="left"/>
        <w:rPr>
          <w:noProof/>
        </w:rPr>
      </w:pPr>
      <w:r w:rsidRPr="00541C01">
        <w:rPr>
          <w:noProof/>
        </w:rPr>
        <w:t>16</w:t>
      </w:r>
      <w:r w:rsidRPr="00541C01">
        <w:rPr>
          <w:noProof/>
        </w:rPr>
        <w:tab/>
        <w:t>Li, G.</w:t>
      </w:r>
      <w:r w:rsidRPr="00541C01">
        <w:rPr>
          <w:i/>
          <w:noProof/>
        </w:rPr>
        <w:t xml:space="preserve"> et al.</w:t>
      </w:r>
      <w:r w:rsidRPr="00541C01">
        <w:rPr>
          <w:noProof/>
        </w:rPr>
        <w:t xml:space="preserve"> Intermittent Fasting Promotes White Adipose Browning and Decreases Obesity by Shaping the Gut Microbiota. </w:t>
      </w:r>
      <w:r w:rsidRPr="00541C01">
        <w:rPr>
          <w:i/>
          <w:noProof/>
        </w:rPr>
        <w:t>Cell Metabolism.</w:t>
      </w:r>
      <w:r w:rsidRPr="00541C01">
        <w:rPr>
          <w:noProof/>
        </w:rPr>
        <w:t xml:space="preserve"> </w:t>
      </w:r>
      <w:r w:rsidRPr="00541C01">
        <w:rPr>
          <w:b/>
          <w:noProof/>
        </w:rPr>
        <w:t>26</w:t>
      </w:r>
      <w:r w:rsidRPr="00541C01">
        <w:rPr>
          <w:noProof/>
        </w:rPr>
        <w:t xml:space="preserve"> (4), 672-685</w:t>
      </w:r>
      <w:r w:rsidR="00123AE2">
        <w:rPr>
          <w:noProof/>
        </w:rPr>
        <w:t>,</w:t>
      </w:r>
      <w:r w:rsidRPr="00541C01">
        <w:rPr>
          <w:noProof/>
        </w:rPr>
        <w:t xml:space="preserve"> e674 (2017).</w:t>
      </w:r>
    </w:p>
    <w:p w14:paraId="2B051F72" w14:textId="7D8FA643" w:rsidR="00541C01" w:rsidRPr="00541C01" w:rsidRDefault="00541C01" w:rsidP="00F8079A">
      <w:pPr>
        <w:pStyle w:val="EndNoteBibliography"/>
        <w:ind w:left="720" w:hanging="720"/>
        <w:jc w:val="left"/>
        <w:rPr>
          <w:noProof/>
        </w:rPr>
      </w:pPr>
      <w:r w:rsidRPr="00541C01">
        <w:rPr>
          <w:noProof/>
        </w:rPr>
        <w:t>17</w:t>
      </w:r>
      <w:r w:rsidRPr="00541C01">
        <w:rPr>
          <w:noProof/>
        </w:rPr>
        <w:tab/>
        <w:t>Mitchell, S. J.</w:t>
      </w:r>
      <w:r w:rsidRPr="00541C01">
        <w:rPr>
          <w:i/>
          <w:noProof/>
        </w:rPr>
        <w:t xml:space="preserve"> et al.</w:t>
      </w:r>
      <w:r w:rsidRPr="00541C01">
        <w:rPr>
          <w:noProof/>
        </w:rPr>
        <w:t xml:space="preserve"> Daily Fasting Improves Health and Survival in Male Mice Independent of Diet Composition and Calories. </w:t>
      </w:r>
      <w:r w:rsidRPr="00541C01">
        <w:rPr>
          <w:i/>
          <w:noProof/>
        </w:rPr>
        <w:t>Cell Metabolism.</w:t>
      </w:r>
      <w:r w:rsidRPr="00541C01">
        <w:rPr>
          <w:noProof/>
        </w:rPr>
        <w:t xml:space="preserve"> </w:t>
      </w:r>
      <w:r w:rsidRPr="00541C01">
        <w:rPr>
          <w:b/>
          <w:noProof/>
        </w:rPr>
        <w:t>29</w:t>
      </w:r>
      <w:r w:rsidRPr="00541C01">
        <w:rPr>
          <w:noProof/>
        </w:rPr>
        <w:t xml:space="preserve"> (1), 221-228</w:t>
      </w:r>
      <w:r w:rsidR="00123AE2">
        <w:rPr>
          <w:noProof/>
        </w:rPr>
        <w:t>,</w:t>
      </w:r>
      <w:r w:rsidRPr="00541C01">
        <w:rPr>
          <w:noProof/>
        </w:rPr>
        <w:t xml:space="preserve"> e223 (2019).</w:t>
      </w:r>
    </w:p>
    <w:p w14:paraId="3A1799D5" w14:textId="0AEA618A" w:rsidR="00541C01" w:rsidRPr="00541C01" w:rsidRDefault="00541C01" w:rsidP="00F8079A">
      <w:pPr>
        <w:pStyle w:val="EndNoteBibliography"/>
        <w:ind w:left="720" w:hanging="720"/>
        <w:jc w:val="left"/>
        <w:rPr>
          <w:noProof/>
        </w:rPr>
      </w:pPr>
      <w:r w:rsidRPr="00541C01">
        <w:rPr>
          <w:noProof/>
        </w:rPr>
        <w:t>18</w:t>
      </w:r>
      <w:r w:rsidRPr="00541C01">
        <w:rPr>
          <w:noProof/>
        </w:rPr>
        <w:tab/>
        <w:t>Cignarella, F.</w:t>
      </w:r>
      <w:r w:rsidRPr="00541C01">
        <w:rPr>
          <w:i/>
          <w:noProof/>
        </w:rPr>
        <w:t xml:space="preserve"> et al.</w:t>
      </w:r>
      <w:r w:rsidRPr="00541C01">
        <w:rPr>
          <w:noProof/>
        </w:rPr>
        <w:t xml:space="preserve"> Intermittent Fasting Confers Protection in CNS Autoimmunity by Altering the Gut Microbiota. </w:t>
      </w:r>
      <w:r w:rsidRPr="00541C01">
        <w:rPr>
          <w:i/>
          <w:noProof/>
        </w:rPr>
        <w:t>Cell Metabolism.</w:t>
      </w:r>
      <w:r w:rsidRPr="00541C01">
        <w:rPr>
          <w:noProof/>
        </w:rPr>
        <w:t xml:space="preserve"> </w:t>
      </w:r>
      <w:r w:rsidRPr="00541C01">
        <w:rPr>
          <w:b/>
          <w:noProof/>
        </w:rPr>
        <w:t>27</w:t>
      </w:r>
      <w:r w:rsidRPr="00541C01">
        <w:rPr>
          <w:noProof/>
        </w:rPr>
        <w:t xml:space="preserve"> (6), 1222-1235</w:t>
      </w:r>
      <w:r w:rsidR="00123AE2">
        <w:rPr>
          <w:noProof/>
        </w:rPr>
        <w:t>,</w:t>
      </w:r>
      <w:r w:rsidRPr="00541C01">
        <w:rPr>
          <w:noProof/>
        </w:rPr>
        <w:t xml:space="preserve"> e1226 (2018).</w:t>
      </w:r>
    </w:p>
    <w:p w14:paraId="4CB4634E" w14:textId="5CAC8EB9" w:rsidR="00541C01" w:rsidRPr="00541C01" w:rsidRDefault="00541C01" w:rsidP="00F8079A">
      <w:pPr>
        <w:pStyle w:val="EndNoteBibliography"/>
        <w:ind w:left="720" w:hanging="720"/>
        <w:jc w:val="left"/>
        <w:rPr>
          <w:noProof/>
        </w:rPr>
      </w:pPr>
      <w:r w:rsidRPr="00541C01">
        <w:rPr>
          <w:noProof/>
        </w:rPr>
        <w:t>19</w:t>
      </w:r>
      <w:r w:rsidRPr="00541C01">
        <w:rPr>
          <w:noProof/>
        </w:rPr>
        <w:tab/>
        <w:t>Martinez-Lopez, N.</w:t>
      </w:r>
      <w:r w:rsidRPr="00541C01">
        <w:rPr>
          <w:i/>
          <w:noProof/>
        </w:rPr>
        <w:t xml:space="preserve"> et al.</w:t>
      </w:r>
      <w:r w:rsidRPr="00541C01">
        <w:rPr>
          <w:noProof/>
        </w:rPr>
        <w:t xml:space="preserve"> System-wide Benefits of Intermeal Fasting by Autophagy. </w:t>
      </w:r>
      <w:r w:rsidRPr="00541C01">
        <w:rPr>
          <w:i/>
          <w:noProof/>
        </w:rPr>
        <w:t xml:space="preserve">Cell </w:t>
      </w:r>
      <w:r w:rsidRPr="00541C01">
        <w:rPr>
          <w:i/>
          <w:noProof/>
        </w:rPr>
        <w:lastRenderedPageBreak/>
        <w:t>Metabolism.</w:t>
      </w:r>
      <w:r w:rsidRPr="00541C01">
        <w:rPr>
          <w:noProof/>
        </w:rPr>
        <w:t xml:space="preserve"> </w:t>
      </w:r>
      <w:r w:rsidRPr="00541C01">
        <w:rPr>
          <w:b/>
          <w:noProof/>
        </w:rPr>
        <w:t>26</w:t>
      </w:r>
      <w:r w:rsidRPr="00541C01">
        <w:rPr>
          <w:noProof/>
        </w:rPr>
        <w:t xml:space="preserve"> (6), 856-871</w:t>
      </w:r>
      <w:r w:rsidR="00123AE2">
        <w:rPr>
          <w:noProof/>
        </w:rPr>
        <w:t>,</w:t>
      </w:r>
      <w:r w:rsidRPr="00541C01">
        <w:rPr>
          <w:noProof/>
        </w:rPr>
        <w:t xml:space="preserve"> e855 (2017).</w:t>
      </w:r>
    </w:p>
    <w:p w14:paraId="79DDFB8E" w14:textId="62EC33C2" w:rsidR="00541C01" w:rsidRPr="00541C01" w:rsidRDefault="00541C01" w:rsidP="00F8079A">
      <w:pPr>
        <w:pStyle w:val="EndNoteBibliography"/>
        <w:ind w:left="720" w:hanging="720"/>
        <w:jc w:val="left"/>
        <w:rPr>
          <w:noProof/>
        </w:rPr>
      </w:pPr>
      <w:r w:rsidRPr="00541C01">
        <w:rPr>
          <w:noProof/>
        </w:rPr>
        <w:t>20</w:t>
      </w:r>
      <w:r w:rsidRPr="00541C01">
        <w:rPr>
          <w:noProof/>
        </w:rPr>
        <w:tab/>
        <w:t>Lo Martire, V.</w:t>
      </w:r>
      <w:r w:rsidRPr="00541C01">
        <w:rPr>
          <w:i/>
          <w:noProof/>
        </w:rPr>
        <w:t xml:space="preserve"> et al.</w:t>
      </w:r>
      <w:r w:rsidRPr="00541C01">
        <w:rPr>
          <w:noProof/>
        </w:rPr>
        <w:t xml:space="preserve"> Changes in blood glucose as a function of body temperature in laboratory mice: implications for daily torpor. </w:t>
      </w:r>
      <w:r w:rsidRPr="00541C01">
        <w:rPr>
          <w:i/>
          <w:noProof/>
        </w:rPr>
        <w:t>American Journal of Physiology: Endocrinology and Metabolism.</w:t>
      </w:r>
      <w:r w:rsidRPr="00541C01">
        <w:rPr>
          <w:noProof/>
        </w:rPr>
        <w:t xml:space="preserve"> </w:t>
      </w:r>
      <w:r w:rsidRPr="00541C01">
        <w:rPr>
          <w:b/>
          <w:noProof/>
        </w:rPr>
        <w:t>315</w:t>
      </w:r>
      <w:r w:rsidRPr="00541C01">
        <w:rPr>
          <w:noProof/>
        </w:rPr>
        <w:t xml:space="preserve"> (4), E662-E670 (2018).</w:t>
      </w:r>
    </w:p>
    <w:p w14:paraId="3E7F3519" w14:textId="50D7C9A9" w:rsidR="00541C01" w:rsidRPr="00541C01" w:rsidRDefault="00541C01" w:rsidP="00F8079A">
      <w:pPr>
        <w:pStyle w:val="EndNoteBibliography"/>
        <w:ind w:left="720" w:hanging="720"/>
        <w:jc w:val="left"/>
        <w:rPr>
          <w:noProof/>
        </w:rPr>
      </w:pPr>
      <w:r w:rsidRPr="00541C01">
        <w:rPr>
          <w:noProof/>
        </w:rPr>
        <w:t>21</w:t>
      </w:r>
      <w:r w:rsidRPr="00541C01">
        <w:rPr>
          <w:noProof/>
        </w:rPr>
        <w:tab/>
        <w:t>Chaix, A., Zarrinpar, A., Miu, P.</w:t>
      </w:r>
      <w:r w:rsidR="00123AE2">
        <w:rPr>
          <w:noProof/>
        </w:rPr>
        <w:t>,</w:t>
      </w:r>
      <w:r w:rsidRPr="00541C01">
        <w:rPr>
          <w:noProof/>
        </w:rPr>
        <w:t xml:space="preserve"> Panda, S. Time-restricted feeding is a preventative and therapeutic intervention against diverse nutritional challenges. </w:t>
      </w:r>
      <w:r w:rsidRPr="00541C01">
        <w:rPr>
          <w:i/>
          <w:noProof/>
        </w:rPr>
        <w:t>Cell Metabolism.</w:t>
      </w:r>
      <w:r w:rsidRPr="00541C01">
        <w:rPr>
          <w:noProof/>
        </w:rPr>
        <w:t xml:space="preserve"> </w:t>
      </w:r>
      <w:r w:rsidRPr="00541C01">
        <w:rPr>
          <w:b/>
          <w:noProof/>
        </w:rPr>
        <w:t>20</w:t>
      </w:r>
      <w:r w:rsidRPr="00541C01">
        <w:rPr>
          <w:noProof/>
        </w:rPr>
        <w:t xml:space="preserve"> (6), 991-1005 (2014).</w:t>
      </w:r>
    </w:p>
    <w:p w14:paraId="67F6EEE0" w14:textId="62FDF342" w:rsidR="00541C01" w:rsidRPr="00541C01" w:rsidRDefault="00541C01" w:rsidP="00F8079A">
      <w:pPr>
        <w:pStyle w:val="EndNoteBibliography"/>
        <w:ind w:left="720" w:hanging="720"/>
        <w:jc w:val="left"/>
        <w:rPr>
          <w:noProof/>
        </w:rPr>
      </w:pPr>
      <w:r w:rsidRPr="00541C01">
        <w:rPr>
          <w:noProof/>
        </w:rPr>
        <w:t>22</w:t>
      </w:r>
      <w:r w:rsidRPr="00541C01">
        <w:rPr>
          <w:noProof/>
        </w:rPr>
        <w:tab/>
        <w:t>Chaix, A., Lin, T., Le, H. D., Chang, M. W.</w:t>
      </w:r>
      <w:r w:rsidR="00123AE2">
        <w:rPr>
          <w:noProof/>
        </w:rPr>
        <w:t>,</w:t>
      </w:r>
      <w:r w:rsidRPr="00541C01">
        <w:rPr>
          <w:noProof/>
        </w:rPr>
        <w:t xml:space="preserve"> Panda, S. Time-Restricted Feeding Prevents Obesity and Metabolic Syndrome in Mice Lacking a Circadian Clock. </w:t>
      </w:r>
      <w:r w:rsidRPr="00541C01">
        <w:rPr>
          <w:i/>
          <w:noProof/>
        </w:rPr>
        <w:t>Cell Metabolism.</w:t>
      </w:r>
      <w:r w:rsidRPr="00541C01">
        <w:rPr>
          <w:noProof/>
        </w:rPr>
        <w:t xml:space="preserve"> </w:t>
      </w:r>
      <w:r w:rsidRPr="00541C01">
        <w:rPr>
          <w:b/>
          <w:noProof/>
        </w:rPr>
        <w:t>29</w:t>
      </w:r>
      <w:r w:rsidRPr="00541C01">
        <w:rPr>
          <w:noProof/>
        </w:rPr>
        <w:t xml:space="preserve"> (2), 303-319</w:t>
      </w:r>
      <w:r w:rsidR="00123AE2">
        <w:rPr>
          <w:noProof/>
        </w:rPr>
        <w:t>,</w:t>
      </w:r>
      <w:r w:rsidRPr="00541C01">
        <w:rPr>
          <w:noProof/>
        </w:rPr>
        <w:t xml:space="preserve"> e304 (2019).</w:t>
      </w:r>
    </w:p>
    <w:p w14:paraId="6464335C" w14:textId="5A102BF8" w:rsidR="00541C01" w:rsidRPr="00541C01" w:rsidRDefault="00541C01" w:rsidP="00F8079A">
      <w:pPr>
        <w:pStyle w:val="EndNoteBibliography"/>
        <w:ind w:left="720" w:hanging="720"/>
        <w:jc w:val="left"/>
        <w:rPr>
          <w:noProof/>
        </w:rPr>
      </w:pPr>
      <w:r w:rsidRPr="00541C01">
        <w:rPr>
          <w:noProof/>
        </w:rPr>
        <w:t>23</w:t>
      </w:r>
      <w:r w:rsidRPr="00541C01">
        <w:rPr>
          <w:noProof/>
        </w:rPr>
        <w:tab/>
        <w:t>Wang, B., Chandrasekera, P. C.</w:t>
      </w:r>
      <w:r w:rsidR="00123AE2">
        <w:rPr>
          <w:noProof/>
        </w:rPr>
        <w:t>,</w:t>
      </w:r>
      <w:r w:rsidRPr="00541C01">
        <w:rPr>
          <w:noProof/>
        </w:rPr>
        <w:t xml:space="preserve"> Pippin, J. J. Leptin- and leptin receptor-deficient rodent models: relevance for human type 2 diabetes. </w:t>
      </w:r>
      <w:r w:rsidRPr="00541C01">
        <w:rPr>
          <w:i/>
          <w:noProof/>
        </w:rPr>
        <w:t>Current Diabetes Reviews.</w:t>
      </w:r>
      <w:r w:rsidRPr="00541C01">
        <w:rPr>
          <w:noProof/>
        </w:rPr>
        <w:t xml:space="preserve"> </w:t>
      </w:r>
      <w:r w:rsidRPr="00541C01">
        <w:rPr>
          <w:b/>
          <w:noProof/>
        </w:rPr>
        <w:t>10</w:t>
      </w:r>
      <w:r w:rsidRPr="00541C01">
        <w:rPr>
          <w:noProof/>
        </w:rPr>
        <w:t xml:space="preserve"> (2), 131-145 (2014).</w:t>
      </w:r>
    </w:p>
    <w:p w14:paraId="7B73FE23" w14:textId="24585B56" w:rsidR="00541C01" w:rsidRPr="00541C01" w:rsidRDefault="00541C01" w:rsidP="00F8079A">
      <w:pPr>
        <w:pStyle w:val="EndNoteBibliography"/>
        <w:ind w:left="720" w:hanging="720"/>
        <w:jc w:val="left"/>
        <w:rPr>
          <w:noProof/>
        </w:rPr>
      </w:pPr>
      <w:r w:rsidRPr="00541C01">
        <w:rPr>
          <w:noProof/>
        </w:rPr>
        <w:t>24</w:t>
      </w:r>
      <w:r w:rsidRPr="00541C01">
        <w:rPr>
          <w:noProof/>
        </w:rPr>
        <w:tab/>
        <w:t>Pan, W. W.</w:t>
      </w:r>
      <w:r w:rsidR="00123AE2">
        <w:rPr>
          <w:noProof/>
        </w:rPr>
        <w:t>,</w:t>
      </w:r>
      <w:r w:rsidRPr="00541C01">
        <w:rPr>
          <w:noProof/>
        </w:rPr>
        <w:t xml:space="preserve"> Myers, M. G., Jr. Leptin and the maintenance of elevated body weight. </w:t>
      </w:r>
      <w:r w:rsidRPr="00541C01">
        <w:rPr>
          <w:i/>
          <w:noProof/>
        </w:rPr>
        <w:t>Nature Reviews: Neuroscience.</w:t>
      </w:r>
      <w:r w:rsidRPr="00541C01">
        <w:rPr>
          <w:noProof/>
        </w:rPr>
        <w:t xml:space="preserve"> </w:t>
      </w:r>
      <w:r w:rsidRPr="00541C01">
        <w:rPr>
          <w:b/>
          <w:noProof/>
        </w:rPr>
        <w:t>19</w:t>
      </w:r>
      <w:r w:rsidRPr="00541C01">
        <w:rPr>
          <w:noProof/>
        </w:rPr>
        <w:t xml:space="preserve"> (2), 95-105 (2018).</w:t>
      </w:r>
    </w:p>
    <w:p w14:paraId="32E2ECCC" w14:textId="6965F417" w:rsidR="00541C01" w:rsidRPr="00541C01" w:rsidRDefault="00541C01" w:rsidP="00F8079A">
      <w:pPr>
        <w:pStyle w:val="EndNoteBibliography"/>
        <w:ind w:left="720" w:hanging="720"/>
        <w:jc w:val="left"/>
        <w:rPr>
          <w:noProof/>
        </w:rPr>
      </w:pPr>
      <w:r w:rsidRPr="00541C01">
        <w:rPr>
          <w:noProof/>
        </w:rPr>
        <w:t>25</w:t>
      </w:r>
      <w:r w:rsidRPr="00541C01">
        <w:rPr>
          <w:noProof/>
        </w:rPr>
        <w:tab/>
        <w:t>Jackson, D. S., Ramachandrappa, S., Clark, A. J.</w:t>
      </w:r>
      <w:r w:rsidR="00123AE2">
        <w:rPr>
          <w:noProof/>
        </w:rPr>
        <w:t xml:space="preserve">, </w:t>
      </w:r>
      <w:r w:rsidRPr="00541C01">
        <w:rPr>
          <w:noProof/>
        </w:rPr>
        <w:t xml:space="preserve">Chan, L. F. Melanocortin receptor accessory proteins in adrenal disease and obesity. </w:t>
      </w:r>
      <w:r w:rsidRPr="00541C01">
        <w:rPr>
          <w:i/>
          <w:noProof/>
        </w:rPr>
        <w:t>Frontiers in Neuroscience.</w:t>
      </w:r>
      <w:r w:rsidRPr="00541C01">
        <w:rPr>
          <w:noProof/>
        </w:rPr>
        <w:t xml:space="preserve"> </w:t>
      </w:r>
      <w:r w:rsidRPr="00541C01">
        <w:rPr>
          <w:b/>
          <w:noProof/>
        </w:rPr>
        <w:t>9</w:t>
      </w:r>
      <w:r w:rsidR="00123AE2">
        <w:rPr>
          <w:b/>
          <w:noProof/>
        </w:rPr>
        <w:t>,</w:t>
      </w:r>
      <w:r w:rsidRPr="00541C01">
        <w:rPr>
          <w:noProof/>
        </w:rPr>
        <w:t xml:space="preserve"> 213 (2015).</w:t>
      </w:r>
    </w:p>
    <w:p w14:paraId="7B99AE72" w14:textId="07520F38" w:rsidR="00541C01" w:rsidRPr="00541C01" w:rsidRDefault="00541C01" w:rsidP="00F8079A">
      <w:pPr>
        <w:pStyle w:val="EndNoteBibliography"/>
        <w:ind w:left="720" w:hanging="720"/>
        <w:jc w:val="left"/>
        <w:rPr>
          <w:noProof/>
        </w:rPr>
      </w:pPr>
      <w:r w:rsidRPr="00541C01">
        <w:rPr>
          <w:noProof/>
        </w:rPr>
        <w:t>26</w:t>
      </w:r>
      <w:r w:rsidRPr="00541C01">
        <w:rPr>
          <w:noProof/>
        </w:rPr>
        <w:tab/>
        <w:t>Tolson, K. P.</w:t>
      </w:r>
      <w:r w:rsidRPr="00541C01">
        <w:rPr>
          <w:i/>
          <w:noProof/>
        </w:rPr>
        <w:t xml:space="preserve"> et al.</w:t>
      </w:r>
      <w:r w:rsidRPr="00541C01">
        <w:rPr>
          <w:noProof/>
        </w:rPr>
        <w:t xml:space="preserve"> Postnatal Sim1 deficiency causes hyperphagic obesity and reduced Mc4r and oxytocin expression. </w:t>
      </w:r>
      <w:r w:rsidRPr="00541C01">
        <w:rPr>
          <w:i/>
          <w:noProof/>
        </w:rPr>
        <w:t>Journal of Neuroscience.</w:t>
      </w:r>
      <w:r w:rsidRPr="00541C01">
        <w:rPr>
          <w:noProof/>
        </w:rPr>
        <w:t xml:space="preserve"> </w:t>
      </w:r>
      <w:r w:rsidRPr="00541C01">
        <w:rPr>
          <w:b/>
          <w:noProof/>
        </w:rPr>
        <w:t>30</w:t>
      </w:r>
      <w:r w:rsidRPr="00541C01">
        <w:rPr>
          <w:noProof/>
        </w:rPr>
        <w:t xml:space="preserve"> (10), 3803-3812 (2010).</w:t>
      </w:r>
    </w:p>
    <w:p w14:paraId="300CC58E" w14:textId="18AC4CDE" w:rsidR="00541C01" w:rsidRPr="00541C01" w:rsidRDefault="00541C01" w:rsidP="00F8079A">
      <w:pPr>
        <w:pStyle w:val="EndNoteBibliography"/>
        <w:ind w:left="720" w:hanging="720"/>
        <w:jc w:val="left"/>
        <w:rPr>
          <w:noProof/>
        </w:rPr>
      </w:pPr>
      <w:r w:rsidRPr="00541C01">
        <w:rPr>
          <w:noProof/>
        </w:rPr>
        <w:t>27</w:t>
      </w:r>
      <w:r w:rsidRPr="00541C01">
        <w:rPr>
          <w:noProof/>
        </w:rPr>
        <w:tab/>
        <w:t>Shimada, M., Tritos, N. A., Lowell, B. B., Flier, J. S.</w:t>
      </w:r>
      <w:r w:rsidR="00123AE2">
        <w:rPr>
          <w:noProof/>
        </w:rPr>
        <w:t>,</w:t>
      </w:r>
      <w:r w:rsidRPr="00541C01">
        <w:rPr>
          <w:noProof/>
        </w:rPr>
        <w:t xml:space="preserve"> Maratos-Flier, E. Mice lacking melanin-concentrating hormone are hypophagic and lean. </w:t>
      </w:r>
      <w:r w:rsidRPr="00541C01">
        <w:rPr>
          <w:i/>
          <w:noProof/>
        </w:rPr>
        <w:t>Nature.</w:t>
      </w:r>
      <w:r w:rsidRPr="00541C01">
        <w:rPr>
          <w:noProof/>
        </w:rPr>
        <w:t xml:space="preserve"> </w:t>
      </w:r>
      <w:r w:rsidRPr="00541C01">
        <w:rPr>
          <w:b/>
          <w:noProof/>
        </w:rPr>
        <w:t>396</w:t>
      </w:r>
      <w:r w:rsidRPr="00541C01">
        <w:rPr>
          <w:noProof/>
        </w:rPr>
        <w:t xml:space="preserve"> (6712), 670-674 (1998).</w:t>
      </w:r>
    </w:p>
    <w:p w14:paraId="683A1B2B" w14:textId="250DB099" w:rsidR="00541C01" w:rsidRPr="00541C01" w:rsidRDefault="00541C01" w:rsidP="00F8079A">
      <w:pPr>
        <w:pStyle w:val="EndNoteBibliography"/>
        <w:ind w:left="720" w:hanging="720"/>
        <w:jc w:val="left"/>
        <w:rPr>
          <w:noProof/>
        </w:rPr>
      </w:pPr>
      <w:r w:rsidRPr="00541C01">
        <w:rPr>
          <w:noProof/>
        </w:rPr>
        <w:t>28</w:t>
      </w:r>
      <w:r w:rsidRPr="00541C01">
        <w:rPr>
          <w:noProof/>
        </w:rPr>
        <w:tab/>
        <w:t xml:space="preserve">Reitman, M. L. Of mice and men - environmental temperature, body temperature, and treatment of obesity. </w:t>
      </w:r>
      <w:r w:rsidRPr="00541C01">
        <w:rPr>
          <w:i/>
          <w:noProof/>
        </w:rPr>
        <w:t>FEBS Letters.</w:t>
      </w:r>
      <w:r w:rsidRPr="00541C01">
        <w:rPr>
          <w:noProof/>
        </w:rPr>
        <w:t xml:space="preserve"> </w:t>
      </w:r>
      <w:r w:rsidRPr="00541C01">
        <w:rPr>
          <w:b/>
          <w:noProof/>
        </w:rPr>
        <w:t>592</w:t>
      </w:r>
      <w:r w:rsidRPr="00541C01">
        <w:rPr>
          <w:noProof/>
        </w:rPr>
        <w:t xml:space="preserve"> (12), 2098-2107 (2018).</w:t>
      </w:r>
    </w:p>
    <w:p w14:paraId="0B2FD913" w14:textId="483EA873" w:rsidR="00541C01" w:rsidRPr="00541C01" w:rsidRDefault="00541C01" w:rsidP="00F8079A">
      <w:pPr>
        <w:pStyle w:val="EndNoteBibliography"/>
        <w:ind w:left="720" w:hanging="720"/>
        <w:jc w:val="left"/>
        <w:rPr>
          <w:noProof/>
        </w:rPr>
      </w:pPr>
      <w:r w:rsidRPr="00541C01">
        <w:rPr>
          <w:noProof/>
        </w:rPr>
        <w:t>29</w:t>
      </w:r>
      <w:r w:rsidRPr="00541C01">
        <w:rPr>
          <w:noProof/>
        </w:rPr>
        <w:tab/>
        <w:t>Chvedoff, M., Clarke, M. R., Irisarri, E., Faccini, J. M.</w:t>
      </w:r>
      <w:r w:rsidR="00123AE2">
        <w:rPr>
          <w:noProof/>
        </w:rPr>
        <w:t xml:space="preserve">, </w:t>
      </w:r>
      <w:r w:rsidRPr="00541C01">
        <w:rPr>
          <w:noProof/>
        </w:rPr>
        <w:t xml:space="preserve">Monro, A. M. Effects of housing conditions on food intake, body weight and spontaneous lesions in mice. A review of the literature and results of an 18-month study. </w:t>
      </w:r>
      <w:r w:rsidRPr="00541C01">
        <w:rPr>
          <w:i/>
          <w:noProof/>
        </w:rPr>
        <w:t>Food and Cosmetics Toxicology.</w:t>
      </w:r>
      <w:r w:rsidRPr="00541C01">
        <w:rPr>
          <w:noProof/>
        </w:rPr>
        <w:t xml:space="preserve"> </w:t>
      </w:r>
      <w:r w:rsidRPr="00541C01">
        <w:rPr>
          <w:b/>
          <w:noProof/>
        </w:rPr>
        <w:t>18</w:t>
      </w:r>
      <w:r w:rsidRPr="00541C01">
        <w:rPr>
          <w:noProof/>
        </w:rPr>
        <w:t xml:space="preserve"> (5), 517-522 (1980).</w:t>
      </w:r>
    </w:p>
    <w:p w14:paraId="740587B9" w14:textId="41C2CD0B" w:rsidR="00541C01" w:rsidRPr="00541C01" w:rsidRDefault="00541C01" w:rsidP="00F8079A">
      <w:pPr>
        <w:pStyle w:val="EndNoteBibliography"/>
        <w:ind w:left="720" w:hanging="720"/>
        <w:jc w:val="left"/>
        <w:rPr>
          <w:noProof/>
        </w:rPr>
      </w:pPr>
      <w:r w:rsidRPr="00541C01">
        <w:rPr>
          <w:noProof/>
        </w:rPr>
        <w:t>30</w:t>
      </w:r>
      <w:r w:rsidRPr="00541C01">
        <w:rPr>
          <w:noProof/>
        </w:rPr>
        <w:tab/>
        <w:t>Toth, L. A., Trammell, R. A.</w:t>
      </w:r>
      <w:r w:rsidR="00123AE2">
        <w:rPr>
          <w:noProof/>
        </w:rPr>
        <w:t>,</w:t>
      </w:r>
      <w:r w:rsidRPr="00541C01">
        <w:rPr>
          <w:noProof/>
        </w:rPr>
        <w:t xml:space="preserve"> Ilsley-Woods, M. Interactions Between Housing Density and Ambient Temperature in the Cage Environment: Effects on Mouse Physiology and Behavior. </w:t>
      </w:r>
      <w:r w:rsidRPr="00541C01">
        <w:rPr>
          <w:i/>
          <w:noProof/>
        </w:rPr>
        <w:t>Journal of the American Association for Laboratory Animal Science.</w:t>
      </w:r>
      <w:r w:rsidRPr="00541C01">
        <w:rPr>
          <w:noProof/>
        </w:rPr>
        <w:t xml:space="preserve"> </w:t>
      </w:r>
      <w:r w:rsidRPr="00541C01">
        <w:rPr>
          <w:b/>
          <w:noProof/>
        </w:rPr>
        <w:t>54</w:t>
      </w:r>
      <w:r w:rsidRPr="00541C01">
        <w:rPr>
          <w:noProof/>
        </w:rPr>
        <w:t xml:space="preserve"> (6), 708-717 (2015).</w:t>
      </w:r>
    </w:p>
    <w:p w14:paraId="07DCF19F" w14:textId="42E205CE" w:rsidR="009F659A" w:rsidRPr="00962E71" w:rsidRDefault="00D753BE" w:rsidP="00F8079A">
      <w:pPr>
        <w:jc w:val="left"/>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11DFD4" w14:textId="77777777" w:rsidR="00DF00DD" w:rsidRDefault="00DF00DD" w:rsidP="00621C4E">
      <w:r>
        <w:separator/>
      </w:r>
    </w:p>
  </w:endnote>
  <w:endnote w:type="continuationSeparator" w:id="0">
    <w:p w14:paraId="0B0FA7F0" w14:textId="77777777" w:rsidR="00DF00DD" w:rsidRDefault="00DF00D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71261" w:rsidRDefault="00A7126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86F24" w14:textId="77777777" w:rsidR="00DF00DD" w:rsidRDefault="00DF00DD" w:rsidP="00621C4E">
      <w:r>
        <w:separator/>
      </w:r>
    </w:p>
  </w:footnote>
  <w:footnote w:type="continuationSeparator" w:id="0">
    <w:p w14:paraId="31212720" w14:textId="77777777" w:rsidR="00DF00DD" w:rsidRDefault="00DF00D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71261" w:rsidRPr="006F06E4" w:rsidRDefault="00A7126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9B6F95"/>
    <w:multiLevelType w:val="multilevel"/>
    <w:tmpl w:val="C36CB964"/>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094AB4"/>
    <w:multiLevelType w:val="hybridMultilevel"/>
    <w:tmpl w:val="88301AE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9F7F9E"/>
    <w:multiLevelType w:val="multilevel"/>
    <w:tmpl w:val="2612FB64"/>
    <w:lvl w:ilvl="0">
      <w:start w:val="1"/>
      <w:numFmt w:val="decimal"/>
      <w:lvlText w:val="%1."/>
      <w:lvlJc w:val="left"/>
      <w:pPr>
        <w:ind w:left="360" w:hanging="360"/>
      </w:pPr>
      <w:rPr>
        <w:rFonts w:ascii="Calibri" w:eastAsia="Malgun Gothic" w:hAnsi="Calibri" w:cs="Times New Roman"/>
      </w:rPr>
    </w:lvl>
    <w:lvl w:ilvl="1">
      <w:start w:val="1"/>
      <w:numFmt w:val="decimal"/>
      <w:lvlText w:val="%2."/>
      <w:lvlJc w:val="left"/>
      <w:pPr>
        <w:ind w:left="786" w:hanging="360"/>
      </w:pPr>
      <w:rPr>
        <w:rFonts w:ascii="Calibri" w:eastAsia="Malgun Gothic" w:hAnsi="Calibri" w:cs="Times New Roman" w:hint="default"/>
        <w:b w:val="0"/>
      </w:rPr>
    </w:lvl>
    <w:lvl w:ilvl="2">
      <w:start w:val="1"/>
      <w:numFmt w:val="decimal"/>
      <w:lvlText w:val="%1.%2)%3."/>
      <w:lvlJc w:val="left"/>
      <w:pPr>
        <w:ind w:left="2240" w:hanging="720"/>
      </w:pPr>
      <w:rPr>
        <w:rFonts w:hint="default"/>
      </w:rPr>
    </w:lvl>
    <w:lvl w:ilvl="3">
      <w:start w:val="1"/>
      <w:numFmt w:val="decimal"/>
      <w:lvlText w:val="%1.%2)%3.%4."/>
      <w:lvlJc w:val="left"/>
      <w:pPr>
        <w:ind w:left="3000" w:hanging="720"/>
      </w:pPr>
      <w:rPr>
        <w:rFonts w:hint="default"/>
      </w:rPr>
    </w:lvl>
    <w:lvl w:ilvl="4">
      <w:start w:val="1"/>
      <w:numFmt w:val="decimal"/>
      <w:lvlText w:val="%1.%2)%3.%4.%5."/>
      <w:lvlJc w:val="left"/>
      <w:pPr>
        <w:ind w:left="4120" w:hanging="1080"/>
      </w:pPr>
      <w:rPr>
        <w:rFonts w:hint="default"/>
      </w:rPr>
    </w:lvl>
    <w:lvl w:ilvl="5">
      <w:start w:val="1"/>
      <w:numFmt w:val="decimal"/>
      <w:lvlText w:val="%1.%2)%3.%4.%5.%6."/>
      <w:lvlJc w:val="left"/>
      <w:pPr>
        <w:ind w:left="4880" w:hanging="1080"/>
      </w:pPr>
      <w:rPr>
        <w:rFonts w:hint="default"/>
      </w:rPr>
    </w:lvl>
    <w:lvl w:ilvl="6">
      <w:start w:val="1"/>
      <w:numFmt w:val="decimal"/>
      <w:lvlText w:val="%1.%2)%3.%4.%5.%6.%7."/>
      <w:lvlJc w:val="left"/>
      <w:pPr>
        <w:ind w:left="6000" w:hanging="1440"/>
      </w:pPr>
      <w:rPr>
        <w:rFonts w:hint="default"/>
      </w:rPr>
    </w:lvl>
    <w:lvl w:ilvl="7">
      <w:start w:val="1"/>
      <w:numFmt w:val="decimal"/>
      <w:lvlText w:val="%1.%2)%3.%4.%5.%6.%7.%8."/>
      <w:lvlJc w:val="left"/>
      <w:pPr>
        <w:ind w:left="6760" w:hanging="1440"/>
      </w:pPr>
      <w:rPr>
        <w:rFonts w:hint="default"/>
      </w:rPr>
    </w:lvl>
    <w:lvl w:ilvl="8">
      <w:start w:val="1"/>
      <w:numFmt w:val="decimal"/>
      <w:lvlText w:val="%1.%2)%3.%4.%5.%6.%7.%8.%9."/>
      <w:lvlJc w:val="left"/>
      <w:pPr>
        <w:ind w:left="7880" w:hanging="1800"/>
      </w:pPr>
      <w:rPr>
        <w:rFont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7"/>
  </w:num>
  <w:num w:numId="5">
    <w:abstractNumId w:val="9"/>
  </w:num>
  <w:num w:numId="6">
    <w:abstractNumId w:val="15"/>
  </w:num>
  <w:num w:numId="7">
    <w:abstractNumId w:val="0"/>
  </w:num>
  <w:num w:numId="8">
    <w:abstractNumId w:val="10"/>
  </w:num>
  <w:num w:numId="9">
    <w:abstractNumId w:val="11"/>
  </w:num>
  <w:num w:numId="10">
    <w:abstractNumId w:val="18"/>
  </w:num>
  <w:num w:numId="11">
    <w:abstractNumId w:val="22"/>
  </w:num>
  <w:num w:numId="12">
    <w:abstractNumId w:val="2"/>
  </w:num>
  <w:num w:numId="13">
    <w:abstractNumId w:val="20"/>
  </w:num>
  <w:num w:numId="14">
    <w:abstractNumId w:val="26"/>
  </w:num>
  <w:num w:numId="15">
    <w:abstractNumId w:val="12"/>
  </w:num>
  <w:num w:numId="16">
    <w:abstractNumId w:val="8"/>
  </w:num>
  <w:num w:numId="17">
    <w:abstractNumId w:val="21"/>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7"/>
  </w:num>
  <w:num w:numId="26">
    <w:abstractNumId w:val="16"/>
  </w:num>
  <w:num w:numId="27">
    <w:abstractNumId w:val="6"/>
  </w:num>
  <w:num w:numId="28">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s99v9zk2tevhetva4pf52eetev2pvazasr&quot;&gt;Han - Publication and reference for proposal&lt;record-ids&gt;&lt;item&gt;136&lt;/item&gt;&lt;item&gt;137&lt;/item&gt;&lt;item&gt;253&lt;/item&gt;&lt;item&gt;254&lt;/item&gt;&lt;item&gt;255&lt;/item&gt;&lt;item&gt;256&lt;/item&gt;&lt;item&gt;257&lt;/item&gt;&lt;item&gt;258&lt;/item&gt;&lt;item&gt;259&lt;/item&gt;&lt;item&gt;260&lt;/item&gt;&lt;item&gt;261&lt;/item&gt;&lt;item&gt;262&lt;/item&gt;&lt;item&gt;263&lt;/item&gt;&lt;item&gt;264&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record-ids&gt;&lt;/item&gt;&lt;/Libraries&gt;"/>
  </w:docVars>
  <w:rsids>
    <w:rsidRoot w:val="00EE705F"/>
    <w:rsid w:val="00000281"/>
    <w:rsid w:val="00001169"/>
    <w:rsid w:val="00001806"/>
    <w:rsid w:val="00005815"/>
    <w:rsid w:val="00005C88"/>
    <w:rsid w:val="00007DBC"/>
    <w:rsid w:val="00007EA1"/>
    <w:rsid w:val="000100F0"/>
    <w:rsid w:val="000129B2"/>
    <w:rsid w:val="00012FF9"/>
    <w:rsid w:val="0001389C"/>
    <w:rsid w:val="00014314"/>
    <w:rsid w:val="00021434"/>
    <w:rsid w:val="00021774"/>
    <w:rsid w:val="000218F9"/>
    <w:rsid w:val="00021DF3"/>
    <w:rsid w:val="00023869"/>
    <w:rsid w:val="00024598"/>
    <w:rsid w:val="000279B0"/>
    <w:rsid w:val="00032769"/>
    <w:rsid w:val="0003311E"/>
    <w:rsid w:val="00037B58"/>
    <w:rsid w:val="000418AC"/>
    <w:rsid w:val="00051B73"/>
    <w:rsid w:val="00060ABE"/>
    <w:rsid w:val="00061A50"/>
    <w:rsid w:val="0006240F"/>
    <w:rsid w:val="0006361B"/>
    <w:rsid w:val="00064104"/>
    <w:rsid w:val="00064E1B"/>
    <w:rsid w:val="000652E3"/>
    <w:rsid w:val="00066025"/>
    <w:rsid w:val="00067A8F"/>
    <w:rsid w:val="000701D1"/>
    <w:rsid w:val="00080A20"/>
    <w:rsid w:val="00082796"/>
    <w:rsid w:val="00082DF4"/>
    <w:rsid w:val="00086FF5"/>
    <w:rsid w:val="00087C0A"/>
    <w:rsid w:val="00092B57"/>
    <w:rsid w:val="00093BC4"/>
    <w:rsid w:val="000943E6"/>
    <w:rsid w:val="00094D8F"/>
    <w:rsid w:val="00097929"/>
    <w:rsid w:val="000A1E80"/>
    <w:rsid w:val="000A3B70"/>
    <w:rsid w:val="000A5153"/>
    <w:rsid w:val="000B10AE"/>
    <w:rsid w:val="000B30BF"/>
    <w:rsid w:val="000B566B"/>
    <w:rsid w:val="000B621A"/>
    <w:rsid w:val="000B662E"/>
    <w:rsid w:val="000B7294"/>
    <w:rsid w:val="000B75D0"/>
    <w:rsid w:val="000C1CA5"/>
    <w:rsid w:val="000C1CF8"/>
    <w:rsid w:val="000C49CF"/>
    <w:rsid w:val="000C52E9"/>
    <w:rsid w:val="000C5CDC"/>
    <w:rsid w:val="000C65DC"/>
    <w:rsid w:val="000C66F3"/>
    <w:rsid w:val="000C6900"/>
    <w:rsid w:val="000D31E8"/>
    <w:rsid w:val="000D76E4"/>
    <w:rsid w:val="000E3816"/>
    <w:rsid w:val="000E4F77"/>
    <w:rsid w:val="000E539A"/>
    <w:rsid w:val="000F0944"/>
    <w:rsid w:val="000F265C"/>
    <w:rsid w:val="000F3917"/>
    <w:rsid w:val="000F3AFA"/>
    <w:rsid w:val="000F5712"/>
    <w:rsid w:val="000F6611"/>
    <w:rsid w:val="000F7E22"/>
    <w:rsid w:val="001104F3"/>
    <w:rsid w:val="0011076A"/>
    <w:rsid w:val="00112EEB"/>
    <w:rsid w:val="0011381F"/>
    <w:rsid w:val="00116509"/>
    <w:rsid w:val="001173FF"/>
    <w:rsid w:val="001204D8"/>
    <w:rsid w:val="00123AE2"/>
    <w:rsid w:val="0012563A"/>
    <w:rsid w:val="001264DE"/>
    <w:rsid w:val="001313A7"/>
    <w:rsid w:val="0013276F"/>
    <w:rsid w:val="001345F4"/>
    <w:rsid w:val="0013621E"/>
    <w:rsid w:val="0013642E"/>
    <w:rsid w:val="00142EFE"/>
    <w:rsid w:val="00152A23"/>
    <w:rsid w:val="00162CB7"/>
    <w:rsid w:val="001665C9"/>
    <w:rsid w:val="00166F32"/>
    <w:rsid w:val="001674D2"/>
    <w:rsid w:val="00171E5B"/>
    <w:rsid w:val="00171F94"/>
    <w:rsid w:val="0017357D"/>
    <w:rsid w:val="00175D4E"/>
    <w:rsid w:val="0017668A"/>
    <w:rsid w:val="001766FE"/>
    <w:rsid w:val="001771E7"/>
    <w:rsid w:val="00190B53"/>
    <w:rsid w:val="001911FF"/>
    <w:rsid w:val="00192006"/>
    <w:rsid w:val="00193180"/>
    <w:rsid w:val="00196792"/>
    <w:rsid w:val="001A04F7"/>
    <w:rsid w:val="001A1153"/>
    <w:rsid w:val="001A58B3"/>
    <w:rsid w:val="001A777B"/>
    <w:rsid w:val="001B1519"/>
    <w:rsid w:val="001B1915"/>
    <w:rsid w:val="001B2E2D"/>
    <w:rsid w:val="001B5CD2"/>
    <w:rsid w:val="001C005C"/>
    <w:rsid w:val="001C0A70"/>
    <w:rsid w:val="001C0BEE"/>
    <w:rsid w:val="001C1E49"/>
    <w:rsid w:val="001C27C1"/>
    <w:rsid w:val="001C2A98"/>
    <w:rsid w:val="001C4D95"/>
    <w:rsid w:val="001D10CB"/>
    <w:rsid w:val="001D1CA5"/>
    <w:rsid w:val="001D3D7D"/>
    <w:rsid w:val="001D3FFF"/>
    <w:rsid w:val="001D625F"/>
    <w:rsid w:val="001D68A4"/>
    <w:rsid w:val="001D7576"/>
    <w:rsid w:val="001E0E3F"/>
    <w:rsid w:val="001E14A0"/>
    <w:rsid w:val="001E47ED"/>
    <w:rsid w:val="001E6CB6"/>
    <w:rsid w:val="001E7376"/>
    <w:rsid w:val="001F225C"/>
    <w:rsid w:val="00201CFA"/>
    <w:rsid w:val="0020220D"/>
    <w:rsid w:val="00202448"/>
    <w:rsid w:val="00202D15"/>
    <w:rsid w:val="00203609"/>
    <w:rsid w:val="00205B3F"/>
    <w:rsid w:val="00212EAE"/>
    <w:rsid w:val="002132E9"/>
    <w:rsid w:val="00214BEE"/>
    <w:rsid w:val="002205B8"/>
    <w:rsid w:val="00225720"/>
    <w:rsid w:val="002259E5"/>
    <w:rsid w:val="00226140"/>
    <w:rsid w:val="00226502"/>
    <w:rsid w:val="002274F3"/>
    <w:rsid w:val="0023094C"/>
    <w:rsid w:val="00234BE3"/>
    <w:rsid w:val="00235A90"/>
    <w:rsid w:val="00241E48"/>
    <w:rsid w:val="0024214E"/>
    <w:rsid w:val="00242623"/>
    <w:rsid w:val="00250558"/>
    <w:rsid w:val="002605D1"/>
    <w:rsid w:val="00260652"/>
    <w:rsid w:val="00261F25"/>
    <w:rsid w:val="00263A65"/>
    <w:rsid w:val="00263A67"/>
    <w:rsid w:val="002648A9"/>
    <w:rsid w:val="0026536F"/>
    <w:rsid w:val="0026553C"/>
    <w:rsid w:val="00267DD5"/>
    <w:rsid w:val="00274A0A"/>
    <w:rsid w:val="00277593"/>
    <w:rsid w:val="00280909"/>
    <w:rsid w:val="00280918"/>
    <w:rsid w:val="00282AF6"/>
    <w:rsid w:val="00282FEC"/>
    <w:rsid w:val="00284F6D"/>
    <w:rsid w:val="0028596A"/>
    <w:rsid w:val="00287085"/>
    <w:rsid w:val="00290AF9"/>
    <w:rsid w:val="002959A0"/>
    <w:rsid w:val="002967CF"/>
    <w:rsid w:val="00297788"/>
    <w:rsid w:val="002A3285"/>
    <w:rsid w:val="002A484B"/>
    <w:rsid w:val="002A4FEA"/>
    <w:rsid w:val="002A64A6"/>
    <w:rsid w:val="002B3301"/>
    <w:rsid w:val="002C47D4"/>
    <w:rsid w:val="002C4E16"/>
    <w:rsid w:val="002D0F38"/>
    <w:rsid w:val="002D0FE1"/>
    <w:rsid w:val="002D77E3"/>
    <w:rsid w:val="002E603F"/>
    <w:rsid w:val="002E6703"/>
    <w:rsid w:val="002F2859"/>
    <w:rsid w:val="002F473C"/>
    <w:rsid w:val="002F6E3C"/>
    <w:rsid w:val="0030117D"/>
    <w:rsid w:val="00301F30"/>
    <w:rsid w:val="003038FD"/>
    <w:rsid w:val="00303C87"/>
    <w:rsid w:val="003108E5"/>
    <w:rsid w:val="003120CB"/>
    <w:rsid w:val="0031473F"/>
    <w:rsid w:val="00317576"/>
    <w:rsid w:val="00320153"/>
    <w:rsid w:val="00320367"/>
    <w:rsid w:val="00322871"/>
    <w:rsid w:val="00323704"/>
    <w:rsid w:val="0032372D"/>
    <w:rsid w:val="00326FB3"/>
    <w:rsid w:val="003316D4"/>
    <w:rsid w:val="00333822"/>
    <w:rsid w:val="00334C60"/>
    <w:rsid w:val="00336715"/>
    <w:rsid w:val="003401EC"/>
    <w:rsid w:val="00340DFD"/>
    <w:rsid w:val="00341B87"/>
    <w:rsid w:val="00344954"/>
    <w:rsid w:val="00350CD7"/>
    <w:rsid w:val="00360C17"/>
    <w:rsid w:val="003621C6"/>
    <w:rsid w:val="003622B8"/>
    <w:rsid w:val="00366B76"/>
    <w:rsid w:val="00373051"/>
    <w:rsid w:val="00373B8F"/>
    <w:rsid w:val="00376D95"/>
    <w:rsid w:val="00377FBB"/>
    <w:rsid w:val="00385140"/>
    <w:rsid w:val="00393CC7"/>
    <w:rsid w:val="003971F7"/>
    <w:rsid w:val="003A16FC"/>
    <w:rsid w:val="003A1E73"/>
    <w:rsid w:val="003A4FCD"/>
    <w:rsid w:val="003B0944"/>
    <w:rsid w:val="003B1593"/>
    <w:rsid w:val="003B4381"/>
    <w:rsid w:val="003B72F5"/>
    <w:rsid w:val="003C1043"/>
    <w:rsid w:val="003C1A30"/>
    <w:rsid w:val="003C6779"/>
    <w:rsid w:val="003D2998"/>
    <w:rsid w:val="003D2F0A"/>
    <w:rsid w:val="003D31D6"/>
    <w:rsid w:val="003D3891"/>
    <w:rsid w:val="003D5D84"/>
    <w:rsid w:val="003E0F4F"/>
    <w:rsid w:val="003E18AC"/>
    <w:rsid w:val="003E1C06"/>
    <w:rsid w:val="003E210B"/>
    <w:rsid w:val="003E2A12"/>
    <w:rsid w:val="003E3384"/>
    <w:rsid w:val="003E3CA4"/>
    <w:rsid w:val="003E548E"/>
    <w:rsid w:val="00404693"/>
    <w:rsid w:val="00407EC8"/>
    <w:rsid w:val="0041110A"/>
    <w:rsid w:val="00411624"/>
    <w:rsid w:val="00413F03"/>
    <w:rsid w:val="004148E1"/>
    <w:rsid w:val="00414CFA"/>
    <w:rsid w:val="00415EC0"/>
    <w:rsid w:val="00417015"/>
    <w:rsid w:val="00420ABE"/>
    <w:rsid w:val="00420BE9"/>
    <w:rsid w:val="00423AD8"/>
    <w:rsid w:val="00423FDD"/>
    <w:rsid w:val="00424C85"/>
    <w:rsid w:val="004260BD"/>
    <w:rsid w:val="0043012F"/>
    <w:rsid w:val="00430F1F"/>
    <w:rsid w:val="0043180E"/>
    <w:rsid w:val="004326EA"/>
    <w:rsid w:val="0044434C"/>
    <w:rsid w:val="0044456B"/>
    <w:rsid w:val="00447BD1"/>
    <w:rsid w:val="004507F3"/>
    <w:rsid w:val="00450889"/>
    <w:rsid w:val="00450AF4"/>
    <w:rsid w:val="00450FA9"/>
    <w:rsid w:val="00456A57"/>
    <w:rsid w:val="004607DE"/>
    <w:rsid w:val="00461A08"/>
    <w:rsid w:val="004671C7"/>
    <w:rsid w:val="00470316"/>
    <w:rsid w:val="00472F4D"/>
    <w:rsid w:val="004730BF"/>
    <w:rsid w:val="00474DCB"/>
    <w:rsid w:val="0047535C"/>
    <w:rsid w:val="004762F6"/>
    <w:rsid w:val="0048495E"/>
    <w:rsid w:val="00485870"/>
    <w:rsid w:val="00485FE8"/>
    <w:rsid w:val="00492473"/>
    <w:rsid w:val="00492EB5"/>
    <w:rsid w:val="00494F77"/>
    <w:rsid w:val="00497067"/>
    <w:rsid w:val="00497721"/>
    <w:rsid w:val="004A0229"/>
    <w:rsid w:val="004A0764"/>
    <w:rsid w:val="004A35D2"/>
    <w:rsid w:val="004A4F1E"/>
    <w:rsid w:val="004A71E4"/>
    <w:rsid w:val="004B2F00"/>
    <w:rsid w:val="004B6E31"/>
    <w:rsid w:val="004C1D66"/>
    <w:rsid w:val="004C31D7"/>
    <w:rsid w:val="004C4509"/>
    <w:rsid w:val="004C4AD2"/>
    <w:rsid w:val="004C6981"/>
    <w:rsid w:val="004D1942"/>
    <w:rsid w:val="004D1F21"/>
    <w:rsid w:val="004D268C"/>
    <w:rsid w:val="004D59D8"/>
    <w:rsid w:val="004D5DA1"/>
    <w:rsid w:val="004E150F"/>
    <w:rsid w:val="004E1DCA"/>
    <w:rsid w:val="004E23A1"/>
    <w:rsid w:val="004E3489"/>
    <w:rsid w:val="004E358A"/>
    <w:rsid w:val="004E3AFA"/>
    <w:rsid w:val="004E6588"/>
    <w:rsid w:val="004F2742"/>
    <w:rsid w:val="00502A0A"/>
    <w:rsid w:val="00507C50"/>
    <w:rsid w:val="005108B2"/>
    <w:rsid w:val="00514D40"/>
    <w:rsid w:val="00517C3A"/>
    <w:rsid w:val="0052157C"/>
    <w:rsid w:val="00527BF4"/>
    <w:rsid w:val="00532240"/>
    <w:rsid w:val="005324BE"/>
    <w:rsid w:val="00534F6C"/>
    <w:rsid w:val="00535994"/>
    <w:rsid w:val="0053646D"/>
    <w:rsid w:val="00540AAD"/>
    <w:rsid w:val="00541C01"/>
    <w:rsid w:val="00542548"/>
    <w:rsid w:val="00543EC1"/>
    <w:rsid w:val="00546458"/>
    <w:rsid w:val="005479B5"/>
    <w:rsid w:val="0055087C"/>
    <w:rsid w:val="00552992"/>
    <w:rsid w:val="00553413"/>
    <w:rsid w:val="00555983"/>
    <w:rsid w:val="00560E31"/>
    <w:rsid w:val="00561BDA"/>
    <w:rsid w:val="00576197"/>
    <w:rsid w:val="00581B23"/>
    <w:rsid w:val="0058219C"/>
    <w:rsid w:val="0058224E"/>
    <w:rsid w:val="00586B15"/>
    <w:rsid w:val="0058707F"/>
    <w:rsid w:val="00591DBD"/>
    <w:rsid w:val="005931FE"/>
    <w:rsid w:val="00595679"/>
    <w:rsid w:val="005A0028"/>
    <w:rsid w:val="005A0ACC"/>
    <w:rsid w:val="005A4B97"/>
    <w:rsid w:val="005A5437"/>
    <w:rsid w:val="005B0072"/>
    <w:rsid w:val="005B069D"/>
    <w:rsid w:val="005B0732"/>
    <w:rsid w:val="005B38A0"/>
    <w:rsid w:val="005B491C"/>
    <w:rsid w:val="005B4DBF"/>
    <w:rsid w:val="005B5DE2"/>
    <w:rsid w:val="005B674C"/>
    <w:rsid w:val="005B6951"/>
    <w:rsid w:val="005C24F2"/>
    <w:rsid w:val="005C7561"/>
    <w:rsid w:val="005D1E57"/>
    <w:rsid w:val="005D2F57"/>
    <w:rsid w:val="005D34F6"/>
    <w:rsid w:val="005D4F1A"/>
    <w:rsid w:val="005E0425"/>
    <w:rsid w:val="005E1884"/>
    <w:rsid w:val="005F373A"/>
    <w:rsid w:val="005F4F87"/>
    <w:rsid w:val="005F6B0E"/>
    <w:rsid w:val="005F760E"/>
    <w:rsid w:val="005F7B1D"/>
    <w:rsid w:val="0060222A"/>
    <w:rsid w:val="006037B4"/>
    <w:rsid w:val="006046B5"/>
    <w:rsid w:val="00604F9E"/>
    <w:rsid w:val="006070C4"/>
    <w:rsid w:val="00610C21"/>
    <w:rsid w:val="00611907"/>
    <w:rsid w:val="00613116"/>
    <w:rsid w:val="006202A6"/>
    <w:rsid w:val="0062054B"/>
    <w:rsid w:val="00620AC3"/>
    <w:rsid w:val="00621C4E"/>
    <w:rsid w:val="00624EAE"/>
    <w:rsid w:val="006305D7"/>
    <w:rsid w:val="00632F63"/>
    <w:rsid w:val="00633A01"/>
    <w:rsid w:val="00633A93"/>
    <w:rsid w:val="00633B97"/>
    <w:rsid w:val="006341F7"/>
    <w:rsid w:val="00634585"/>
    <w:rsid w:val="00635014"/>
    <w:rsid w:val="00636089"/>
    <w:rsid w:val="006369CE"/>
    <w:rsid w:val="006411CA"/>
    <w:rsid w:val="00644AC5"/>
    <w:rsid w:val="0064605E"/>
    <w:rsid w:val="006619C8"/>
    <w:rsid w:val="00671710"/>
    <w:rsid w:val="00673414"/>
    <w:rsid w:val="00676079"/>
    <w:rsid w:val="00676ECD"/>
    <w:rsid w:val="00677D0A"/>
    <w:rsid w:val="006812F9"/>
    <w:rsid w:val="0068185F"/>
    <w:rsid w:val="006A01CF"/>
    <w:rsid w:val="006A60DD"/>
    <w:rsid w:val="006B0679"/>
    <w:rsid w:val="006B074C"/>
    <w:rsid w:val="006B3B84"/>
    <w:rsid w:val="006B4E7C"/>
    <w:rsid w:val="006B5D8C"/>
    <w:rsid w:val="006B72D4"/>
    <w:rsid w:val="006C11CC"/>
    <w:rsid w:val="006C1AEB"/>
    <w:rsid w:val="006C57FE"/>
    <w:rsid w:val="006C668E"/>
    <w:rsid w:val="006D01AB"/>
    <w:rsid w:val="006D4EC2"/>
    <w:rsid w:val="006E32A8"/>
    <w:rsid w:val="006E4B63"/>
    <w:rsid w:val="006F06E4"/>
    <w:rsid w:val="006F7B41"/>
    <w:rsid w:val="006F7E8A"/>
    <w:rsid w:val="00702B5D"/>
    <w:rsid w:val="00703ED2"/>
    <w:rsid w:val="00704019"/>
    <w:rsid w:val="007042DF"/>
    <w:rsid w:val="00707B8D"/>
    <w:rsid w:val="0071351E"/>
    <w:rsid w:val="00713636"/>
    <w:rsid w:val="00714B8C"/>
    <w:rsid w:val="0071675D"/>
    <w:rsid w:val="00717736"/>
    <w:rsid w:val="0072500C"/>
    <w:rsid w:val="00732B47"/>
    <w:rsid w:val="00735CF5"/>
    <w:rsid w:val="0074063A"/>
    <w:rsid w:val="00742AA4"/>
    <w:rsid w:val="00743BA1"/>
    <w:rsid w:val="00745F1E"/>
    <w:rsid w:val="0075128D"/>
    <w:rsid w:val="007515FE"/>
    <w:rsid w:val="00751858"/>
    <w:rsid w:val="007601D0"/>
    <w:rsid w:val="007603BB"/>
    <w:rsid w:val="0076109D"/>
    <w:rsid w:val="00761387"/>
    <w:rsid w:val="00767107"/>
    <w:rsid w:val="00770740"/>
    <w:rsid w:val="00773617"/>
    <w:rsid w:val="00773BFD"/>
    <w:rsid w:val="007743B3"/>
    <w:rsid w:val="00774490"/>
    <w:rsid w:val="00780A61"/>
    <w:rsid w:val="007819FF"/>
    <w:rsid w:val="00783496"/>
    <w:rsid w:val="0078360C"/>
    <w:rsid w:val="00784A4C"/>
    <w:rsid w:val="00784BC6"/>
    <w:rsid w:val="0078523D"/>
    <w:rsid w:val="00791E45"/>
    <w:rsid w:val="007931DF"/>
    <w:rsid w:val="0079593C"/>
    <w:rsid w:val="007A0172"/>
    <w:rsid w:val="007A1804"/>
    <w:rsid w:val="007A2511"/>
    <w:rsid w:val="007A260E"/>
    <w:rsid w:val="007A4D4C"/>
    <w:rsid w:val="007A4DD6"/>
    <w:rsid w:val="007A5CB9"/>
    <w:rsid w:val="007B20AE"/>
    <w:rsid w:val="007B6B07"/>
    <w:rsid w:val="007B6D43"/>
    <w:rsid w:val="007B749A"/>
    <w:rsid w:val="007B7C6E"/>
    <w:rsid w:val="007B7F46"/>
    <w:rsid w:val="007C033E"/>
    <w:rsid w:val="007D2DE4"/>
    <w:rsid w:val="007D3513"/>
    <w:rsid w:val="007D44D7"/>
    <w:rsid w:val="007D621A"/>
    <w:rsid w:val="007E058A"/>
    <w:rsid w:val="007E0F5D"/>
    <w:rsid w:val="007E2887"/>
    <w:rsid w:val="007E3FCE"/>
    <w:rsid w:val="007E43E3"/>
    <w:rsid w:val="007E497E"/>
    <w:rsid w:val="007E5278"/>
    <w:rsid w:val="007E749C"/>
    <w:rsid w:val="007F1B5C"/>
    <w:rsid w:val="00801257"/>
    <w:rsid w:val="00803B0A"/>
    <w:rsid w:val="00804DED"/>
    <w:rsid w:val="00805B96"/>
    <w:rsid w:val="008105BE"/>
    <w:rsid w:val="008115A5"/>
    <w:rsid w:val="00811D46"/>
    <w:rsid w:val="00812983"/>
    <w:rsid w:val="0081415D"/>
    <w:rsid w:val="00820229"/>
    <w:rsid w:val="00821DD0"/>
    <w:rsid w:val="00822448"/>
    <w:rsid w:val="00822ABE"/>
    <w:rsid w:val="008244D1"/>
    <w:rsid w:val="00827F51"/>
    <w:rsid w:val="0083104E"/>
    <w:rsid w:val="00831AAA"/>
    <w:rsid w:val="008343BE"/>
    <w:rsid w:val="00836535"/>
    <w:rsid w:val="0084070D"/>
    <w:rsid w:val="00840FB4"/>
    <w:rsid w:val="008410B2"/>
    <w:rsid w:val="008475D3"/>
    <w:rsid w:val="00847FDE"/>
    <w:rsid w:val="008500A0"/>
    <w:rsid w:val="00851E83"/>
    <w:rsid w:val="008524E5"/>
    <w:rsid w:val="0085351C"/>
    <w:rsid w:val="0085435A"/>
    <w:rsid w:val="008549CA"/>
    <w:rsid w:val="008556C3"/>
    <w:rsid w:val="0085687C"/>
    <w:rsid w:val="008706C5"/>
    <w:rsid w:val="00872420"/>
    <w:rsid w:val="00873707"/>
    <w:rsid w:val="00874B20"/>
    <w:rsid w:val="008757C6"/>
    <w:rsid w:val="008763E1"/>
    <w:rsid w:val="0087775C"/>
    <w:rsid w:val="00877EC8"/>
    <w:rsid w:val="00880F36"/>
    <w:rsid w:val="00882154"/>
    <w:rsid w:val="00885530"/>
    <w:rsid w:val="008910D1"/>
    <w:rsid w:val="0089296C"/>
    <w:rsid w:val="00896ABD"/>
    <w:rsid w:val="00897AB6"/>
    <w:rsid w:val="008A3380"/>
    <w:rsid w:val="008A7A9C"/>
    <w:rsid w:val="008B05AB"/>
    <w:rsid w:val="008B5218"/>
    <w:rsid w:val="008B7102"/>
    <w:rsid w:val="008C3B7D"/>
    <w:rsid w:val="008D0F90"/>
    <w:rsid w:val="008D3715"/>
    <w:rsid w:val="008D5465"/>
    <w:rsid w:val="008D5E61"/>
    <w:rsid w:val="008D7EB7"/>
    <w:rsid w:val="008D7EC5"/>
    <w:rsid w:val="008E3684"/>
    <w:rsid w:val="008E57F5"/>
    <w:rsid w:val="008E6806"/>
    <w:rsid w:val="008E7606"/>
    <w:rsid w:val="008F1DAA"/>
    <w:rsid w:val="008F3EBD"/>
    <w:rsid w:val="008F4AA9"/>
    <w:rsid w:val="008F60B2"/>
    <w:rsid w:val="008F7C41"/>
    <w:rsid w:val="009031E2"/>
    <w:rsid w:val="009074FD"/>
    <w:rsid w:val="009121B4"/>
    <w:rsid w:val="00912660"/>
    <w:rsid w:val="0091276C"/>
    <w:rsid w:val="009165AC"/>
    <w:rsid w:val="00916FFC"/>
    <w:rsid w:val="0092053F"/>
    <w:rsid w:val="0092340A"/>
    <w:rsid w:val="009313D9"/>
    <w:rsid w:val="00935B7F"/>
    <w:rsid w:val="00941293"/>
    <w:rsid w:val="00942F3E"/>
    <w:rsid w:val="00946372"/>
    <w:rsid w:val="00950C17"/>
    <w:rsid w:val="00951FAF"/>
    <w:rsid w:val="00954740"/>
    <w:rsid w:val="00955AE5"/>
    <w:rsid w:val="00962E71"/>
    <w:rsid w:val="00963ABC"/>
    <w:rsid w:val="00965D21"/>
    <w:rsid w:val="00967764"/>
    <w:rsid w:val="009709DE"/>
    <w:rsid w:val="00970B0E"/>
    <w:rsid w:val="00970BB9"/>
    <w:rsid w:val="009726EE"/>
    <w:rsid w:val="00972CDE"/>
    <w:rsid w:val="00973254"/>
    <w:rsid w:val="009733DD"/>
    <w:rsid w:val="00975573"/>
    <w:rsid w:val="00976D03"/>
    <w:rsid w:val="009777D9"/>
    <w:rsid w:val="00977B30"/>
    <w:rsid w:val="00982F41"/>
    <w:rsid w:val="00985090"/>
    <w:rsid w:val="00987710"/>
    <w:rsid w:val="009904AB"/>
    <w:rsid w:val="00992307"/>
    <w:rsid w:val="00995688"/>
    <w:rsid w:val="009958A6"/>
    <w:rsid w:val="00996456"/>
    <w:rsid w:val="009A04F5"/>
    <w:rsid w:val="009A15EF"/>
    <w:rsid w:val="009A38A5"/>
    <w:rsid w:val="009A5B73"/>
    <w:rsid w:val="009B118B"/>
    <w:rsid w:val="009B1737"/>
    <w:rsid w:val="009B300C"/>
    <w:rsid w:val="009B3D4B"/>
    <w:rsid w:val="009B51CB"/>
    <w:rsid w:val="009B5B99"/>
    <w:rsid w:val="009B6EFC"/>
    <w:rsid w:val="009C1FD0"/>
    <w:rsid w:val="009C2CEA"/>
    <w:rsid w:val="009C2DF8"/>
    <w:rsid w:val="009C31BF"/>
    <w:rsid w:val="009C68B7"/>
    <w:rsid w:val="009D0834"/>
    <w:rsid w:val="009D0A1E"/>
    <w:rsid w:val="009D2AE3"/>
    <w:rsid w:val="009D3760"/>
    <w:rsid w:val="009D52BC"/>
    <w:rsid w:val="009D7D0A"/>
    <w:rsid w:val="009E09D9"/>
    <w:rsid w:val="009E4B01"/>
    <w:rsid w:val="009F01B1"/>
    <w:rsid w:val="009F0DBB"/>
    <w:rsid w:val="009F3887"/>
    <w:rsid w:val="009F659A"/>
    <w:rsid w:val="009F732B"/>
    <w:rsid w:val="00A01FE0"/>
    <w:rsid w:val="00A06945"/>
    <w:rsid w:val="00A07198"/>
    <w:rsid w:val="00A10656"/>
    <w:rsid w:val="00A113C0"/>
    <w:rsid w:val="00A12A84"/>
    <w:rsid w:val="00A12FA6"/>
    <w:rsid w:val="00A1339B"/>
    <w:rsid w:val="00A14ABA"/>
    <w:rsid w:val="00A16D18"/>
    <w:rsid w:val="00A24CB6"/>
    <w:rsid w:val="00A26CD2"/>
    <w:rsid w:val="00A27667"/>
    <w:rsid w:val="00A310D8"/>
    <w:rsid w:val="00A32979"/>
    <w:rsid w:val="00A34A67"/>
    <w:rsid w:val="00A356F4"/>
    <w:rsid w:val="00A37462"/>
    <w:rsid w:val="00A459E1"/>
    <w:rsid w:val="00A46AC4"/>
    <w:rsid w:val="00A52296"/>
    <w:rsid w:val="00A534F7"/>
    <w:rsid w:val="00A542FD"/>
    <w:rsid w:val="00A55661"/>
    <w:rsid w:val="00A56C7C"/>
    <w:rsid w:val="00A61B70"/>
    <w:rsid w:val="00A61FA8"/>
    <w:rsid w:val="00A637F4"/>
    <w:rsid w:val="00A64DF2"/>
    <w:rsid w:val="00A65485"/>
    <w:rsid w:val="00A66E05"/>
    <w:rsid w:val="00A70753"/>
    <w:rsid w:val="00A71261"/>
    <w:rsid w:val="00A712D2"/>
    <w:rsid w:val="00A805F8"/>
    <w:rsid w:val="00A82C8A"/>
    <w:rsid w:val="00A8346B"/>
    <w:rsid w:val="00A84E22"/>
    <w:rsid w:val="00A852FF"/>
    <w:rsid w:val="00A87337"/>
    <w:rsid w:val="00A90C97"/>
    <w:rsid w:val="00A920B5"/>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6A05"/>
    <w:rsid w:val="00AE118B"/>
    <w:rsid w:val="00AE1C06"/>
    <w:rsid w:val="00AE267D"/>
    <w:rsid w:val="00AE272B"/>
    <w:rsid w:val="00AE3E3A"/>
    <w:rsid w:val="00AE77B4"/>
    <w:rsid w:val="00AE7C1A"/>
    <w:rsid w:val="00AE7DF8"/>
    <w:rsid w:val="00AF0D9C"/>
    <w:rsid w:val="00AF13AB"/>
    <w:rsid w:val="00AF1D36"/>
    <w:rsid w:val="00AF280B"/>
    <w:rsid w:val="00AF2D6E"/>
    <w:rsid w:val="00AF539C"/>
    <w:rsid w:val="00AF5F75"/>
    <w:rsid w:val="00AF6001"/>
    <w:rsid w:val="00AF64F6"/>
    <w:rsid w:val="00B01A16"/>
    <w:rsid w:val="00B06317"/>
    <w:rsid w:val="00B07F45"/>
    <w:rsid w:val="00B1021A"/>
    <w:rsid w:val="00B1254A"/>
    <w:rsid w:val="00B14688"/>
    <w:rsid w:val="00B1481A"/>
    <w:rsid w:val="00B15A1F"/>
    <w:rsid w:val="00B15FE9"/>
    <w:rsid w:val="00B2148A"/>
    <w:rsid w:val="00B21C29"/>
    <w:rsid w:val="00B220C2"/>
    <w:rsid w:val="00B2366E"/>
    <w:rsid w:val="00B249F9"/>
    <w:rsid w:val="00B25B32"/>
    <w:rsid w:val="00B32616"/>
    <w:rsid w:val="00B36C42"/>
    <w:rsid w:val="00B3740B"/>
    <w:rsid w:val="00B4065C"/>
    <w:rsid w:val="00B42EA7"/>
    <w:rsid w:val="00B44ECA"/>
    <w:rsid w:val="00B46ADE"/>
    <w:rsid w:val="00B51845"/>
    <w:rsid w:val="00B51923"/>
    <w:rsid w:val="00B5337C"/>
    <w:rsid w:val="00B53FDE"/>
    <w:rsid w:val="00B56397"/>
    <w:rsid w:val="00B563E0"/>
    <w:rsid w:val="00B56862"/>
    <w:rsid w:val="00B571DA"/>
    <w:rsid w:val="00B6027B"/>
    <w:rsid w:val="00B636C8"/>
    <w:rsid w:val="00B65EDB"/>
    <w:rsid w:val="00B67AFF"/>
    <w:rsid w:val="00B70B59"/>
    <w:rsid w:val="00B73657"/>
    <w:rsid w:val="00B739B3"/>
    <w:rsid w:val="00B76760"/>
    <w:rsid w:val="00B81B15"/>
    <w:rsid w:val="00B876B3"/>
    <w:rsid w:val="00B915AE"/>
    <w:rsid w:val="00B922E1"/>
    <w:rsid w:val="00BA1735"/>
    <w:rsid w:val="00BA19FA"/>
    <w:rsid w:val="00BA1BF4"/>
    <w:rsid w:val="00BA20D6"/>
    <w:rsid w:val="00BA4288"/>
    <w:rsid w:val="00BA486B"/>
    <w:rsid w:val="00BB0902"/>
    <w:rsid w:val="00BB1F9C"/>
    <w:rsid w:val="00BB48E5"/>
    <w:rsid w:val="00BB50B6"/>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C06F06"/>
    <w:rsid w:val="00C10AF3"/>
    <w:rsid w:val="00C12F03"/>
    <w:rsid w:val="00C20FAD"/>
    <w:rsid w:val="00C2375F"/>
    <w:rsid w:val="00C247CB"/>
    <w:rsid w:val="00C32E66"/>
    <w:rsid w:val="00C3355F"/>
    <w:rsid w:val="00C33A04"/>
    <w:rsid w:val="00C35055"/>
    <w:rsid w:val="00C3569A"/>
    <w:rsid w:val="00C41019"/>
    <w:rsid w:val="00C43F48"/>
    <w:rsid w:val="00C448FF"/>
    <w:rsid w:val="00C45E57"/>
    <w:rsid w:val="00C50F78"/>
    <w:rsid w:val="00C51AAF"/>
    <w:rsid w:val="00C52F29"/>
    <w:rsid w:val="00C56CE6"/>
    <w:rsid w:val="00C5745F"/>
    <w:rsid w:val="00C57C08"/>
    <w:rsid w:val="00C60005"/>
    <w:rsid w:val="00C61A98"/>
    <w:rsid w:val="00C63201"/>
    <w:rsid w:val="00C64E62"/>
    <w:rsid w:val="00C651D5"/>
    <w:rsid w:val="00C65CCC"/>
    <w:rsid w:val="00C66601"/>
    <w:rsid w:val="00C71579"/>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0087"/>
    <w:rsid w:val="00CA2435"/>
    <w:rsid w:val="00CA4068"/>
    <w:rsid w:val="00CA67F4"/>
    <w:rsid w:val="00CB37F8"/>
    <w:rsid w:val="00CB7DC3"/>
    <w:rsid w:val="00CC5BE1"/>
    <w:rsid w:val="00CC75A2"/>
    <w:rsid w:val="00CC7A18"/>
    <w:rsid w:val="00CD0E2F"/>
    <w:rsid w:val="00CD1D49"/>
    <w:rsid w:val="00CD2F20"/>
    <w:rsid w:val="00CD5011"/>
    <w:rsid w:val="00CD6B20"/>
    <w:rsid w:val="00CE1339"/>
    <w:rsid w:val="00CE61CC"/>
    <w:rsid w:val="00CE6E42"/>
    <w:rsid w:val="00CF1046"/>
    <w:rsid w:val="00CF20B7"/>
    <w:rsid w:val="00CF6692"/>
    <w:rsid w:val="00CF7441"/>
    <w:rsid w:val="00D00D16"/>
    <w:rsid w:val="00D03C6C"/>
    <w:rsid w:val="00D04760"/>
    <w:rsid w:val="00D04A95"/>
    <w:rsid w:val="00D06288"/>
    <w:rsid w:val="00D068C7"/>
    <w:rsid w:val="00D128A4"/>
    <w:rsid w:val="00D13D7C"/>
    <w:rsid w:val="00D147C8"/>
    <w:rsid w:val="00D15131"/>
    <w:rsid w:val="00D16FA2"/>
    <w:rsid w:val="00D20954"/>
    <w:rsid w:val="00D21C39"/>
    <w:rsid w:val="00D21FC6"/>
    <w:rsid w:val="00D2243A"/>
    <w:rsid w:val="00D33393"/>
    <w:rsid w:val="00D33D36"/>
    <w:rsid w:val="00D34780"/>
    <w:rsid w:val="00D34D94"/>
    <w:rsid w:val="00D36751"/>
    <w:rsid w:val="00D409E2"/>
    <w:rsid w:val="00D427D7"/>
    <w:rsid w:val="00D44E62"/>
    <w:rsid w:val="00D47524"/>
    <w:rsid w:val="00D51570"/>
    <w:rsid w:val="00D556AD"/>
    <w:rsid w:val="00D60381"/>
    <w:rsid w:val="00D60760"/>
    <w:rsid w:val="00D616DE"/>
    <w:rsid w:val="00D62201"/>
    <w:rsid w:val="00D62D1A"/>
    <w:rsid w:val="00D651D1"/>
    <w:rsid w:val="00D658F2"/>
    <w:rsid w:val="00D717BB"/>
    <w:rsid w:val="00D7226B"/>
    <w:rsid w:val="00D72707"/>
    <w:rsid w:val="00D753BE"/>
    <w:rsid w:val="00D75A9C"/>
    <w:rsid w:val="00D76C86"/>
    <w:rsid w:val="00D829C8"/>
    <w:rsid w:val="00D87B6D"/>
    <w:rsid w:val="00D90871"/>
    <w:rsid w:val="00D9155F"/>
    <w:rsid w:val="00D9161B"/>
    <w:rsid w:val="00D9403F"/>
    <w:rsid w:val="00D945B5"/>
    <w:rsid w:val="00D959B4"/>
    <w:rsid w:val="00DA44DE"/>
    <w:rsid w:val="00DA5473"/>
    <w:rsid w:val="00DB05AB"/>
    <w:rsid w:val="00DB4C61"/>
    <w:rsid w:val="00DB620A"/>
    <w:rsid w:val="00DC0C06"/>
    <w:rsid w:val="00DC3832"/>
    <w:rsid w:val="00DC4039"/>
    <w:rsid w:val="00DC5CF0"/>
    <w:rsid w:val="00DC7A51"/>
    <w:rsid w:val="00DD3B1E"/>
    <w:rsid w:val="00DE4271"/>
    <w:rsid w:val="00DE4389"/>
    <w:rsid w:val="00DE4C88"/>
    <w:rsid w:val="00DE4F62"/>
    <w:rsid w:val="00DE5B5F"/>
    <w:rsid w:val="00DE5C88"/>
    <w:rsid w:val="00DF00DD"/>
    <w:rsid w:val="00DF16F7"/>
    <w:rsid w:val="00DF614E"/>
    <w:rsid w:val="00E00696"/>
    <w:rsid w:val="00E00A60"/>
    <w:rsid w:val="00E0341A"/>
    <w:rsid w:val="00E03651"/>
    <w:rsid w:val="00E03808"/>
    <w:rsid w:val="00E039CA"/>
    <w:rsid w:val="00E060C2"/>
    <w:rsid w:val="00E06324"/>
    <w:rsid w:val="00E07B81"/>
    <w:rsid w:val="00E10AFD"/>
    <w:rsid w:val="00E12B11"/>
    <w:rsid w:val="00E12FB0"/>
    <w:rsid w:val="00E14814"/>
    <w:rsid w:val="00E1591B"/>
    <w:rsid w:val="00E16A50"/>
    <w:rsid w:val="00E179DB"/>
    <w:rsid w:val="00E20AFC"/>
    <w:rsid w:val="00E249D5"/>
    <w:rsid w:val="00E25017"/>
    <w:rsid w:val="00E26F73"/>
    <w:rsid w:val="00E304E8"/>
    <w:rsid w:val="00E30A34"/>
    <w:rsid w:val="00E33C68"/>
    <w:rsid w:val="00E34EEB"/>
    <w:rsid w:val="00E35C47"/>
    <w:rsid w:val="00E36696"/>
    <w:rsid w:val="00E3687C"/>
    <w:rsid w:val="00E44EB9"/>
    <w:rsid w:val="00E45BDC"/>
    <w:rsid w:val="00E46358"/>
    <w:rsid w:val="00E471DC"/>
    <w:rsid w:val="00E50EB4"/>
    <w:rsid w:val="00E532FC"/>
    <w:rsid w:val="00E559B4"/>
    <w:rsid w:val="00E55B32"/>
    <w:rsid w:val="00E55BB0"/>
    <w:rsid w:val="00E55F89"/>
    <w:rsid w:val="00E609E5"/>
    <w:rsid w:val="00E60F27"/>
    <w:rsid w:val="00E630DB"/>
    <w:rsid w:val="00E63F62"/>
    <w:rsid w:val="00E64D93"/>
    <w:rsid w:val="00E65EDB"/>
    <w:rsid w:val="00E66927"/>
    <w:rsid w:val="00E677B8"/>
    <w:rsid w:val="00E67FA1"/>
    <w:rsid w:val="00E706E7"/>
    <w:rsid w:val="00E7387D"/>
    <w:rsid w:val="00E73D53"/>
    <w:rsid w:val="00E75111"/>
    <w:rsid w:val="00E77296"/>
    <w:rsid w:val="00E81044"/>
    <w:rsid w:val="00E87527"/>
    <w:rsid w:val="00E87EF7"/>
    <w:rsid w:val="00E93763"/>
    <w:rsid w:val="00E9476F"/>
    <w:rsid w:val="00E96C4C"/>
    <w:rsid w:val="00E96DBF"/>
    <w:rsid w:val="00E975DE"/>
    <w:rsid w:val="00EA2AAE"/>
    <w:rsid w:val="00EA2EC0"/>
    <w:rsid w:val="00EA427A"/>
    <w:rsid w:val="00EA723B"/>
    <w:rsid w:val="00EB1D40"/>
    <w:rsid w:val="00EB6350"/>
    <w:rsid w:val="00EB687A"/>
    <w:rsid w:val="00EC2F62"/>
    <w:rsid w:val="00EC60AF"/>
    <w:rsid w:val="00EC62EB"/>
    <w:rsid w:val="00EC6E9F"/>
    <w:rsid w:val="00ED0BFC"/>
    <w:rsid w:val="00ED117F"/>
    <w:rsid w:val="00ED44F0"/>
    <w:rsid w:val="00ED4B33"/>
    <w:rsid w:val="00ED560B"/>
    <w:rsid w:val="00ED5993"/>
    <w:rsid w:val="00ED7DD6"/>
    <w:rsid w:val="00EE060B"/>
    <w:rsid w:val="00EE137D"/>
    <w:rsid w:val="00EE15A1"/>
    <w:rsid w:val="00EE2A7C"/>
    <w:rsid w:val="00EE2C42"/>
    <w:rsid w:val="00EE341B"/>
    <w:rsid w:val="00EE4453"/>
    <w:rsid w:val="00EE5FCE"/>
    <w:rsid w:val="00EE6BBD"/>
    <w:rsid w:val="00EE6E1E"/>
    <w:rsid w:val="00EE705F"/>
    <w:rsid w:val="00EF1462"/>
    <w:rsid w:val="00EF54FD"/>
    <w:rsid w:val="00F07F0D"/>
    <w:rsid w:val="00F13112"/>
    <w:rsid w:val="00F16FE6"/>
    <w:rsid w:val="00F238BD"/>
    <w:rsid w:val="00F24992"/>
    <w:rsid w:val="00F24A13"/>
    <w:rsid w:val="00F27CCA"/>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24A8"/>
    <w:rsid w:val="00F766BE"/>
    <w:rsid w:val="00F76762"/>
    <w:rsid w:val="00F77EB9"/>
    <w:rsid w:val="00F80635"/>
    <w:rsid w:val="00F8079A"/>
    <w:rsid w:val="00F8115F"/>
    <w:rsid w:val="00F815D1"/>
    <w:rsid w:val="00F81E7E"/>
    <w:rsid w:val="00F81F0F"/>
    <w:rsid w:val="00F825F4"/>
    <w:rsid w:val="00F92AA1"/>
    <w:rsid w:val="00F92E22"/>
    <w:rsid w:val="00F932DE"/>
    <w:rsid w:val="00F963DD"/>
    <w:rsid w:val="00F9641A"/>
    <w:rsid w:val="00F97004"/>
    <w:rsid w:val="00FA2045"/>
    <w:rsid w:val="00FA327D"/>
    <w:rsid w:val="00FA7A66"/>
    <w:rsid w:val="00FB1AA9"/>
    <w:rsid w:val="00FB4B5A"/>
    <w:rsid w:val="00FB51F0"/>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753BE"/>
    <w:pPr>
      <w:jc w:val="center"/>
    </w:pPr>
  </w:style>
  <w:style w:type="character" w:customStyle="1" w:styleId="EndNoteBibliographyTitleChar">
    <w:name w:val="EndNote Bibliography Title Char"/>
    <w:basedOn w:val="DefaultParagraphFont"/>
    <w:link w:val="EndNoteBibliographyTitle"/>
    <w:rsid w:val="00D753BE"/>
    <w:rPr>
      <w:rFonts w:ascii="Calibri" w:hAnsi="Calibri" w:cs="Calibri"/>
      <w:color w:val="000000"/>
      <w:sz w:val="24"/>
      <w:szCs w:val="24"/>
    </w:rPr>
  </w:style>
  <w:style w:type="paragraph" w:customStyle="1" w:styleId="EndNoteBibliography">
    <w:name w:val="EndNote Bibliography"/>
    <w:basedOn w:val="Normal"/>
    <w:link w:val="EndNoteBibliographyChar"/>
    <w:rsid w:val="00D753BE"/>
  </w:style>
  <w:style w:type="character" w:customStyle="1" w:styleId="EndNoteBibliographyChar">
    <w:name w:val="EndNote Bibliography Char"/>
    <w:basedOn w:val="DefaultParagraphFont"/>
    <w:link w:val="EndNoteBibliography"/>
    <w:rsid w:val="00D753BE"/>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48E8A8-1C4E-4B4E-A356-02FC090E5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590</Words>
  <Characters>43268</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7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7-09T17:32:00Z</dcterms:created>
  <dcterms:modified xsi:type="dcterms:W3CDTF">2019-07-10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